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20A4D7" w14:textId="382C13ED" w:rsidR="00961888" w:rsidRPr="007832F6" w:rsidRDefault="007832F6" w:rsidP="00961888">
      <w:pPr>
        <w:jc w:val="both"/>
        <w:rPr>
          <w:rFonts w:ascii="Arial" w:hAnsi="Arial" w:cs="Arial"/>
          <w:b/>
          <w:bCs/>
          <w:lang w:val="en-US"/>
        </w:rPr>
      </w:pPr>
      <w:r w:rsidRPr="007832F6">
        <w:rPr>
          <w:rFonts w:ascii="Arial" w:hAnsi="Arial" w:cs="Arial"/>
          <w:b/>
          <w:bCs/>
          <w:lang w:val="en-US"/>
        </w:rPr>
        <w:t xml:space="preserve">Supplementary tables </w:t>
      </w:r>
    </w:p>
    <w:p w14:paraId="07D2BE45" w14:textId="77777777" w:rsidR="007832F6" w:rsidRPr="0096301B" w:rsidRDefault="007832F6" w:rsidP="00961888">
      <w:pPr>
        <w:jc w:val="both"/>
        <w:rPr>
          <w:rFonts w:ascii="Arial" w:hAnsi="Arial" w:cs="Arial"/>
          <w:b/>
          <w:bCs/>
          <w:sz w:val="18"/>
          <w:szCs w:val="18"/>
          <w:lang w:val="en-US"/>
        </w:rPr>
      </w:pPr>
    </w:p>
    <w:p w14:paraId="1860B9F4" w14:textId="610F64D2" w:rsidR="00961888" w:rsidRPr="0096301B" w:rsidRDefault="00961888" w:rsidP="00961888">
      <w:pPr>
        <w:jc w:val="both"/>
        <w:rPr>
          <w:rFonts w:ascii="Arial" w:eastAsiaTheme="minorHAnsi" w:hAnsi="Arial" w:cs="Arial"/>
          <w:kern w:val="2"/>
          <w:sz w:val="18"/>
          <w:szCs w:val="18"/>
          <w:lang w:val="en-US" w:eastAsia="en-US"/>
          <w14:ligatures w14:val="standardContextual"/>
        </w:rPr>
      </w:pPr>
      <w:r>
        <w:rPr>
          <w:rFonts w:ascii="Arial" w:hAnsi="Arial" w:cs="Arial"/>
          <w:b/>
          <w:bCs/>
          <w:sz w:val="18"/>
          <w:szCs w:val="18"/>
          <w:lang w:val="en-US"/>
        </w:rPr>
        <w:t xml:space="preserve">Supplementary </w:t>
      </w:r>
      <w:r w:rsidRPr="0096301B">
        <w:rPr>
          <w:rFonts w:ascii="Arial" w:hAnsi="Arial" w:cs="Arial"/>
          <w:b/>
          <w:bCs/>
          <w:sz w:val="18"/>
          <w:szCs w:val="18"/>
          <w:lang w:val="en-US"/>
        </w:rPr>
        <w:t xml:space="preserve">Table </w:t>
      </w:r>
      <w:r w:rsidR="00F97EC9">
        <w:rPr>
          <w:rFonts w:ascii="Arial" w:hAnsi="Arial" w:cs="Arial"/>
          <w:b/>
          <w:bCs/>
          <w:sz w:val="18"/>
          <w:szCs w:val="18"/>
          <w:lang w:val="en-US"/>
        </w:rPr>
        <w:t>1</w:t>
      </w:r>
      <w:r w:rsidRPr="0096301B">
        <w:rPr>
          <w:rFonts w:ascii="Arial" w:hAnsi="Arial" w:cs="Arial"/>
          <w:b/>
          <w:bCs/>
          <w:sz w:val="18"/>
          <w:szCs w:val="18"/>
          <w:lang w:val="en-US"/>
        </w:rPr>
        <w:t xml:space="preserve">. Virulence genes associated with </w:t>
      </w:r>
      <w:r w:rsidRPr="0096301B">
        <w:rPr>
          <w:rFonts w:ascii="Arial" w:hAnsi="Arial" w:cs="Arial"/>
          <w:b/>
          <w:bCs/>
          <w:i/>
          <w:iCs/>
          <w:sz w:val="18"/>
          <w:szCs w:val="18"/>
          <w:lang w:val="en-US"/>
        </w:rPr>
        <w:t>E. coli</w:t>
      </w:r>
      <w:r w:rsidRPr="0096301B">
        <w:rPr>
          <w:rFonts w:ascii="Arial" w:hAnsi="Arial" w:cs="Arial"/>
          <w:b/>
          <w:bCs/>
          <w:sz w:val="18"/>
          <w:szCs w:val="18"/>
          <w:lang w:val="en-US"/>
        </w:rPr>
        <w:t xml:space="preserve"> pathotype species (ETEC, UPEC, STEC, EAEC, EHEC) found in this study. </w:t>
      </w:r>
      <w:r w:rsidR="00D31A3C">
        <w:rPr>
          <w:rFonts w:ascii="Arial" w:hAnsi="Arial" w:cs="Arial"/>
          <w:sz w:val="18"/>
          <w:szCs w:val="18"/>
          <w:lang w:val="en-US"/>
        </w:rPr>
        <w:t>The first column described the isolate (</w:t>
      </w:r>
      <w:r w:rsidR="00D31A3C" w:rsidRPr="00D31A3C">
        <w:rPr>
          <w:rFonts w:ascii="Arial" w:hAnsi="Arial" w:cs="Arial"/>
          <w:sz w:val="18"/>
          <w:szCs w:val="18"/>
          <w:lang w:val="en-US"/>
        </w:rPr>
        <w:t xml:space="preserve">the number which the </w:t>
      </w:r>
      <w:proofErr w:type="spellStart"/>
      <w:r w:rsidR="00D31A3C" w:rsidRPr="00D31A3C">
        <w:rPr>
          <w:rFonts w:ascii="Arial" w:hAnsi="Arial" w:cs="Arial"/>
          <w:sz w:val="18"/>
          <w:szCs w:val="18"/>
          <w:lang w:val="en-US"/>
        </w:rPr>
        <w:t>solate</w:t>
      </w:r>
      <w:proofErr w:type="spellEnd"/>
      <w:r w:rsidR="00D31A3C" w:rsidRPr="00D31A3C">
        <w:rPr>
          <w:rFonts w:ascii="Arial" w:hAnsi="Arial" w:cs="Arial"/>
          <w:sz w:val="18"/>
          <w:szCs w:val="18"/>
          <w:lang w:val="en-US"/>
        </w:rPr>
        <w:t xml:space="preserve"> is referred to as throughout the paper, and the code which describes its origin)</w:t>
      </w:r>
      <w:r w:rsidR="00D31A3C">
        <w:rPr>
          <w:rFonts w:ascii="Arial" w:hAnsi="Arial" w:cs="Arial"/>
          <w:sz w:val="18"/>
          <w:szCs w:val="18"/>
          <w:lang w:val="en-US"/>
        </w:rPr>
        <w:t xml:space="preserve">; the second column shows the </w:t>
      </w:r>
      <w:proofErr w:type="gramStart"/>
      <w:r w:rsidR="00D31A3C">
        <w:rPr>
          <w:rFonts w:ascii="Arial" w:hAnsi="Arial" w:cs="Arial"/>
          <w:sz w:val="18"/>
          <w:szCs w:val="18"/>
          <w:lang w:val="en-US"/>
        </w:rPr>
        <w:t>Multi-sequence</w:t>
      </w:r>
      <w:proofErr w:type="gramEnd"/>
      <w:r w:rsidR="00D31A3C">
        <w:rPr>
          <w:rFonts w:ascii="Arial" w:hAnsi="Arial" w:cs="Arial"/>
          <w:sz w:val="18"/>
          <w:szCs w:val="18"/>
          <w:lang w:val="en-US"/>
        </w:rPr>
        <w:t xml:space="preserve"> locus type (MLST) and columns 3-9 shows virulence genes present in the isolate belonging to different groups. </w:t>
      </w:r>
      <w:r w:rsidRPr="0096301B">
        <w:rPr>
          <w:rFonts w:ascii="Arial" w:hAnsi="Arial" w:cs="Arial"/>
          <w:sz w:val="18"/>
          <w:szCs w:val="18"/>
          <w:lang w:val="en-US"/>
        </w:rPr>
        <w:t>By examining the annotations, the following genes were found in the isolates: Adhesins (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lpf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eae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sfa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ih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nfaE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air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eil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ap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at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gg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ar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f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PAP, auf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aiC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tia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), Toxins (</w:t>
      </w:r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cnf1, vat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senB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pic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st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tsh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sta2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tcpC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tos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sat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hly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cdt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), Siderophores (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iroN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ire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aer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iut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entS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fyu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ybtP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ybtQ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chu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iha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sitA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), Serum resistance (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iss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cvaC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), Colicins/</w:t>
      </w:r>
      <w:proofErr w:type="spellStart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Microcins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 xml:space="preserve"> (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mchB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mchC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mchF</w:t>
      </w:r>
      <w:proofErr w:type="spellEnd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cma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), Outer membrane proteins (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ompT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>), and additional virulence genes (</w:t>
      </w:r>
      <w:proofErr w:type="spellStart"/>
      <w:r w:rsidRPr="00F97EC9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capU</w:t>
      </w:r>
      <w:proofErr w:type="spellEnd"/>
      <w:r w:rsidRPr="00F97EC9">
        <w:rPr>
          <w:rFonts w:ascii="Arial" w:hAnsi="Arial" w:cs="Arial"/>
          <w:color w:val="000000" w:themeColor="text1"/>
          <w:sz w:val="18"/>
          <w:szCs w:val="18"/>
          <w:lang w:val="en-US"/>
        </w:rPr>
        <w:t xml:space="preserve"> 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and </w:t>
      </w:r>
      <w:proofErr w:type="spellStart"/>
      <w:r w:rsidRPr="0096301B">
        <w:rPr>
          <w:rFonts w:ascii="Arial" w:hAnsi="Arial" w:cs="Arial"/>
          <w:i/>
          <w:iCs/>
          <w:sz w:val="18"/>
          <w:szCs w:val="18"/>
          <w:lang w:val="en-US"/>
        </w:rPr>
        <w:t>terC</w:t>
      </w:r>
      <w:proofErr w:type="spellEnd"/>
      <w:r w:rsidRPr="0096301B">
        <w:rPr>
          <w:rFonts w:ascii="Arial" w:hAnsi="Arial" w:cs="Arial"/>
          <w:sz w:val="18"/>
          <w:szCs w:val="18"/>
          <w:lang w:val="en-US"/>
        </w:rPr>
        <w:t xml:space="preserve">). EAEC: Enteroaggregative </w:t>
      </w:r>
      <w:r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; ETEC: Enterotoxigenic </w:t>
      </w:r>
      <w:r w:rsidRPr="0096301B">
        <w:rPr>
          <w:rFonts w:ascii="Arial" w:hAnsi="Arial" w:cs="Arial"/>
          <w:i/>
          <w:iCs/>
          <w:sz w:val="18"/>
          <w:szCs w:val="18"/>
          <w:lang w:val="en-US"/>
        </w:rPr>
        <w:t xml:space="preserve">E. coli; 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STEC: Shiga toxin-producing </w:t>
      </w:r>
      <w:r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; EPEC: Enteropathogenic </w:t>
      </w:r>
      <w:r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; </w:t>
      </w:r>
      <w:proofErr w:type="spellStart"/>
      <w:r w:rsidRPr="0096301B">
        <w:rPr>
          <w:rFonts w:ascii="Arial" w:hAnsi="Arial" w:cs="Arial"/>
          <w:sz w:val="18"/>
          <w:szCs w:val="18"/>
          <w:lang w:val="en-US"/>
        </w:rPr>
        <w:t>ExPEC</w:t>
      </w:r>
      <w:proofErr w:type="spellEnd"/>
      <w:r w:rsidRPr="0096301B">
        <w:rPr>
          <w:rFonts w:ascii="Arial" w:hAnsi="Arial" w:cs="Arial"/>
          <w:sz w:val="18"/>
          <w:szCs w:val="18"/>
          <w:lang w:val="en-US"/>
        </w:rPr>
        <w:t xml:space="preserve">: Extraintestinal pathogenic </w:t>
      </w:r>
      <w:r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; UPEC: </w:t>
      </w:r>
      <w:proofErr w:type="spellStart"/>
      <w:r w:rsidRPr="0096301B">
        <w:rPr>
          <w:rFonts w:ascii="Arial" w:hAnsi="Arial" w:cs="Arial"/>
          <w:sz w:val="18"/>
          <w:szCs w:val="18"/>
          <w:lang w:val="en-US"/>
        </w:rPr>
        <w:t>Uropathogenic</w:t>
      </w:r>
      <w:proofErr w:type="spellEnd"/>
      <w:r w:rsidRPr="0096301B">
        <w:rPr>
          <w:rFonts w:ascii="Arial" w:hAnsi="Arial" w:cs="Arial"/>
          <w:sz w:val="18"/>
          <w:szCs w:val="18"/>
          <w:lang w:val="en-US"/>
        </w:rPr>
        <w:t xml:space="preserve"> </w:t>
      </w:r>
      <w:r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Pr="0096301B">
        <w:rPr>
          <w:rFonts w:ascii="Arial" w:hAnsi="Arial" w:cs="Arial"/>
          <w:sz w:val="18"/>
          <w:szCs w:val="18"/>
          <w:lang w:val="en-US"/>
        </w:rPr>
        <w:t xml:space="preserve">. </w:t>
      </w:r>
      <w:r w:rsidR="00D31A3C">
        <w:rPr>
          <w:rFonts w:ascii="Arial" w:hAnsi="Arial" w:cs="Arial"/>
          <w:sz w:val="18"/>
          <w:szCs w:val="18"/>
          <w:lang w:val="en-US"/>
        </w:rPr>
        <w:t xml:space="preserve">Supplementary table 2 describes the virulence genes. </w:t>
      </w:r>
    </w:p>
    <w:p w14:paraId="51CA840E" w14:textId="77777777" w:rsidR="00961888" w:rsidRPr="0096301B" w:rsidRDefault="00961888" w:rsidP="00961888">
      <w:pPr>
        <w:jc w:val="both"/>
        <w:rPr>
          <w:rFonts w:ascii="Arial" w:hAnsi="Arial" w:cs="Arial"/>
          <w:lang w:val="en-US"/>
        </w:rPr>
      </w:pPr>
    </w:p>
    <w:tbl>
      <w:tblPr>
        <w:tblW w:w="10780" w:type="dxa"/>
        <w:tblInd w:w="-856" w:type="dxa"/>
        <w:tblLook w:val="04A0" w:firstRow="1" w:lastRow="0" w:firstColumn="1" w:lastColumn="0" w:noHBand="0" w:noVBand="1"/>
      </w:tblPr>
      <w:tblGrid>
        <w:gridCol w:w="1513"/>
        <w:gridCol w:w="762"/>
        <w:gridCol w:w="2192"/>
        <w:gridCol w:w="850"/>
        <w:gridCol w:w="2004"/>
        <w:gridCol w:w="870"/>
        <w:gridCol w:w="842"/>
        <w:gridCol w:w="893"/>
        <w:gridCol w:w="854"/>
      </w:tblGrid>
      <w:tr w:rsidR="00961888" w:rsidRPr="00BA23D6" w14:paraId="27D71611" w14:textId="77777777" w:rsidTr="00D31A3C">
        <w:trPr>
          <w:trHeight w:val="320"/>
        </w:trPr>
        <w:tc>
          <w:tcPr>
            <w:tcW w:w="151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8F2B0" w14:textId="77777777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Isolate</w:t>
            </w:r>
            <w:proofErr w:type="spellEnd"/>
          </w:p>
        </w:tc>
        <w:tc>
          <w:tcPr>
            <w:tcW w:w="7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32F77" w14:textId="77777777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MLST</w:t>
            </w:r>
          </w:p>
        </w:tc>
        <w:tc>
          <w:tcPr>
            <w:tcW w:w="8505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0C6CA" w14:textId="77777777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Virulence</w:t>
            </w:r>
            <w:proofErr w:type="spellEnd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 xml:space="preserve"> genes</w:t>
            </w:r>
          </w:p>
        </w:tc>
      </w:tr>
      <w:tr w:rsidR="00961888" w:rsidRPr="00BA23D6" w14:paraId="710C321A" w14:textId="77777777" w:rsidTr="00D31A3C">
        <w:trPr>
          <w:trHeight w:val="447"/>
        </w:trPr>
        <w:tc>
          <w:tcPr>
            <w:tcW w:w="151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6461F" w14:textId="77777777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7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CD2BA" w14:textId="77777777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21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CFDA4" w14:textId="0B1C5D2D" w:rsidR="00961888" w:rsidRPr="00BA23D6" w:rsidRDefault="00961888" w:rsidP="00C4036B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Adhesin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B5A46" w14:textId="10971C47" w:rsidR="00961888" w:rsidRPr="00BA23D6" w:rsidRDefault="00961888" w:rsidP="00C4036B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Toxins</w:t>
            </w:r>
          </w:p>
        </w:tc>
        <w:tc>
          <w:tcPr>
            <w:tcW w:w="2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C321ED" w14:textId="0344C83F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Siderophore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92330" w14:textId="299108E0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 xml:space="preserve">Serum </w:t>
            </w: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resistance</w:t>
            </w:r>
            <w:proofErr w:type="spellEnd"/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7DB14" w14:textId="27F2050F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US"/>
              </w:rPr>
            </w:pPr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US"/>
              </w:rPr>
              <w:t xml:space="preserve">Colicins/ </w:t>
            </w: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US"/>
              </w:rPr>
              <w:t>Microcins</w:t>
            </w:r>
            <w:proofErr w:type="spellEnd"/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C64A8" w14:textId="0AB8C6B3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Outer</w:t>
            </w:r>
            <w:proofErr w:type="spellEnd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 xml:space="preserve"> </w:t>
            </w: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membrane</w:t>
            </w:r>
            <w:proofErr w:type="spellEnd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 xml:space="preserve"> proteins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E6B6D" w14:textId="52AD4BE1" w:rsidR="00961888" w:rsidRPr="00BA23D6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  <w:t>Additional</w:t>
            </w:r>
            <w:proofErr w:type="spellEnd"/>
          </w:p>
        </w:tc>
      </w:tr>
      <w:tr w:rsidR="00D31A3C" w:rsidRPr="00BA23D6" w14:paraId="34A0250D" w14:textId="77777777" w:rsidTr="00D31A3C">
        <w:trPr>
          <w:trHeight w:val="191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AF2DF" w14:textId="14B680F7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. SE-N-W-Ec10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456B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0980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F6E2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135D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A6B7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A8F1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F9E9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527F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BA9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2AA2F8C" w14:textId="77777777" w:rsidTr="00D31A3C">
        <w:trPr>
          <w:trHeight w:val="26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A24C2" w14:textId="5FCD7EC2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2. SE-HDO-W-EcE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119C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2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7493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G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-III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01C2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tcpC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5740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0817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46F8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chF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8579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49D1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4AA1485" w14:textId="77777777" w:rsidTr="00D31A3C">
        <w:trPr>
          <w:trHeight w:val="28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F0BAB" w14:textId="234C3881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. SE-N-S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F51B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24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E0AC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1655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89E2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83FB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6FE1E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AE58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53E0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E4CD6AF" w14:textId="77777777" w:rsidTr="00D31A3C">
        <w:trPr>
          <w:trHeight w:val="416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21B12" w14:textId="7E0AF985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. SE-Si-W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5327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404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DDF08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6110B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n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BBDC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C986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016E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AF06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4CB6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0CD15A0" w14:textId="77777777" w:rsidTr="00D31A3C">
        <w:trPr>
          <w:trHeight w:val="267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4D95C" w14:textId="3095DA39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6. SE-R-E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3538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49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8F36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DC20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A698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0379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16EE1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76B1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4BB9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2CDB81F4" w14:textId="77777777" w:rsidTr="00D31A3C">
        <w:trPr>
          <w:trHeight w:val="271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37470" w14:textId="0A794022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7. SE-HDI-W-Ec5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6DA4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0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1D89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mrk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DE4B0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049C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4ACD5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3E349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34435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C73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46A16E4C" w14:textId="77777777" w:rsidTr="00D31A3C">
        <w:trPr>
          <w:trHeight w:val="27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54A19" w14:textId="11D11A59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8. SE-HDI-E-Ec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8A6D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710</w:t>
            </w:r>
          </w:p>
          <w:p w14:paraId="47B4F5B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28FF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rk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A02E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6EEBC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9100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8E6B7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7ABD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8E54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4C9947C1" w14:textId="77777777" w:rsidTr="00D31A3C">
        <w:trPr>
          <w:trHeight w:val="27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143B5" w14:textId="1381CF72" w:rsidR="00D31A3C" w:rsidRPr="00D31A3C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GB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  <w:lang w:val="en-US"/>
              </w:rPr>
              <w:t>9. SE-HDO-W-EcE5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F586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E9B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2E10D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923A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9C12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46E5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AEB4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2036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B987B0E" w14:textId="77777777" w:rsidTr="00D31A3C">
        <w:trPr>
          <w:trHeight w:val="26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29FF0" w14:textId="78132FA3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0. SE-HDI-W-Ec8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E987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0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4B3A9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mrk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358F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9F39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2061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7FDF2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4D69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3985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3DB3666E" w14:textId="77777777" w:rsidTr="00D31A3C">
        <w:trPr>
          <w:trHeight w:val="273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59111" w14:textId="045940A5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1. SE-H-S-Ec1-1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B0FD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3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C978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F0F9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6922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A21B7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0485A4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79D2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499F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4DDC3885" w14:textId="77777777" w:rsidTr="00D31A3C">
        <w:trPr>
          <w:trHeight w:val="277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D71AA" w14:textId="12C9A3F8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2. SE-SI-W-Ec8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E493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BC79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654C1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5E76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B1F5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E9DB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5E74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6483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3BD30E63" w14:textId="77777777" w:rsidTr="00D31A3C">
        <w:trPr>
          <w:trHeight w:val="40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1336A" w14:textId="21594CD0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3. SE-HD-W-EcE6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E2EF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CA22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6A07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nB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17DD2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D44F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C93D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0C1E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C6FA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D1FCB69" w14:textId="77777777" w:rsidTr="00D31A3C">
        <w:trPr>
          <w:trHeight w:val="273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BCDD3" w14:textId="4E5F3426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4. SE-SI-W-EcE2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3D3A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73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8C33E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bf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/E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08E5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0B26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DA33A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FC53A7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1FA2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72EE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E0FBA54" w14:textId="77777777" w:rsidTr="00D31A3C">
        <w:trPr>
          <w:trHeight w:val="277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B2D0B" w14:textId="4F06E5DB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5. SE-SI-W-EcE5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BFE2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1DB0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bf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/E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BC87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5ACC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1652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30288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E211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164A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231DC0C" w14:textId="77777777" w:rsidTr="00D31A3C">
        <w:trPr>
          <w:trHeight w:val="267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C09EC" w14:textId="4095C678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6. SE-R-S-Ec3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581A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202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C5C5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FE3B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03A2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3AD0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vaC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0DA1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F00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3716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003540E5" w14:textId="77777777" w:rsidTr="00D31A3C">
        <w:trPr>
          <w:trHeight w:val="28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3A694" w14:textId="0A67DA00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7. SE-HD-W-Ec7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A5D0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9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F80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lpfA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525B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603B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8D8C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0E93E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0A3AC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3E78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65A7DEB" w14:textId="77777777" w:rsidTr="00D31A3C">
        <w:trPr>
          <w:trHeight w:val="27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73C6E" w14:textId="515F6D3F" w:rsidR="00D31A3C" w:rsidRPr="00D31A3C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GB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  <w:lang w:val="en-US"/>
              </w:rPr>
              <w:t>18. SE-HDI-W-EcE1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5F40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83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F448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4E3D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6293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808F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vaC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C810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E1A0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9FC8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32836C4F" w14:textId="77777777" w:rsidTr="00D31A3C">
        <w:trPr>
          <w:trHeight w:val="27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D9243" w14:textId="6D41159E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19. SE-HD-W-Ec1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0F1C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472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826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lpfA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D5FB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EEA0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E48E2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2EE4F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35776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F217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49F913FE" w14:textId="77777777" w:rsidTr="00D31A3C">
        <w:trPr>
          <w:trHeight w:val="26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ECE44" w14:textId="65FC1B81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20. SE-SI-W-EcE8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BF00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50B6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A3186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B104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CB29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BB035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B45C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150E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4AC5CC49" w14:textId="77777777" w:rsidTr="00D31A3C">
        <w:trPr>
          <w:trHeight w:val="273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0D6F4" w14:textId="17FC4C7E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22. SE-N-W-Ec1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34D1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252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2691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ggR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768F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3512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D3BA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56FF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661A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E141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3A17BC45" w14:textId="77777777" w:rsidTr="00D31A3C">
        <w:trPr>
          <w:trHeight w:val="374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AF81E" w14:textId="738DAE29" w:rsidR="00D31A3C" w:rsidRPr="00D31A3C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GB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  <w:lang w:val="en-US"/>
              </w:rPr>
              <w:t>23. SE-HDO-W-EcE1 (p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D6A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732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95F3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ggR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agg4A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i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5DB7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i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0C64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2B90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02BD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ch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ch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chF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E8DB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0025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apU</w:t>
            </w:r>
            <w:proofErr w:type="spellEnd"/>
          </w:p>
        </w:tc>
      </w:tr>
      <w:tr w:rsidR="00D31A3C" w:rsidRPr="00BA23D6" w14:paraId="4CDEDFFA" w14:textId="77777777" w:rsidTr="00D31A3C">
        <w:trPr>
          <w:trHeight w:val="274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E8107" w14:textId="6B95FE17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35. SE-N-W-Ec1 COL-R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8BAD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281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4A70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78274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7E56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,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857A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7036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A2B3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8714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2926EF47" w14:textId="77777777" w:rsidTr="00D31A3C">
        <w:trPr>
          <w:trHeight w:val="422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34739" w14:textId="1455A589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36. SE-N-W-E2 COL-R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0218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281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E357B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A8E43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8F36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,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F21F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EA1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D100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CF74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D4DEA44" w14:textId="77777777" w:rsidTr="00D31A3C">
        <w:trPr>
          <w:trHeight w:val="271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64F22" w14:textId="32B23648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37. SE-N-W-Ec3 COL-R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6AB1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281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F304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4B1AB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C7D9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,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A58D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F84F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D463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C365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EF4FCFC" w14:textId="77777777" w:rsidTr="00D31A3C">
        <w:trPr>
          <w:trHeight w:val="292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12F29" w14:textId="1F6C5DCF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38. SE-N-W-Ec4 COL-R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B067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281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4FE5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F39E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CC75D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,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23BD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E3C1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3EC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2535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0AFA0026" w14:textId="77777777" w:rsidTr="00D31A3C">
        <w:trPr>
          <w:trHeight w:val="297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A4676" w14:textId="0B71E958" w:rsidR="00D31A3C" w:rsidRPr="00D31A3C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GB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  <w:lang w:val="en-US"/>
              </w:rPr>
              <w:t>39. SE-N-W-Ec5 (IN/M?) COL-R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DDA8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281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5800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E5B1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9A8E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,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138B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A01B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1F5D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14A3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3DCC5279" w14:textId="77777777" w:rsidTr="00D31A3C">
        <w:trPr>
          <w:trHeight w:val="17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45A31" w14:textId="39727AA7" w:rsidR="00D31A3C" w:rsidRPr="00D31A3C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GB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  <w:lang w:val="en-US"/>
              </w:rPr>
              <w:t>40. SE-N-W-Ec6 (IN/M?) COL-R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4DFF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281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1029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FD17F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E73D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proofErr w:type="gram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,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proofErr w:type="gram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FEA8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4556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DBBB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65CA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29A468D" w14:textId="77777777" w:rsidTr="00D31A3C">
        <w:trPr>
          <w:trHeight w:val="323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4B875" w14:textId="3C2D75DD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1. SE-HDI-W-EcE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54BC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872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9D58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faE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bf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/E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ti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0B47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ta2</w:t>
            </w: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91E9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65D8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E7DAC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81EE7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6619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523661E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17CB1" w14:textId="686449C2" w:rsidR="00D31A3C" w:rsidRPr="00D31A3C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  <w:lang w:val="en-GB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  <w:lang w:val="en-US"/>
              </w:rPr>
              <w:t>42. SE-HDI-W-EcE3 (G4)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97A9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0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139C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bf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/E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2DE0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CEF7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A724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EFF34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4B591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6868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F76A221" w14:textId="77777777" w:rsidTr="00D31A3C">
        <w:trPr>
          <w:trHeight w:val="402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189E2" w14:textId="2F28469C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lastRenderedPageBreak/>
              <w:t>43. SE-HDI-W-EcE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355A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ABEF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G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-II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DD46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hylA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A9CA0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9711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34A93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C9AB8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8425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apU</w:t>
            </w:r>
            <w:proofErr w:type="spellEnd"/>
          </w:p>
        </w:tc>
      </w:tr>
      <w:tr w:rsidR="00D31A3C" w:rsidRPr="00BA23D6" w14:paraId="74FB1389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6D39D" w14:textId="51BFD774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4. SE-HDI-W-EcE5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0D8A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64FF8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B84A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C033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4DA1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0185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1EBD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0654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E3A83BF" w14:textId="77777777" w:rsidTr="00D31A3C">
        <w:trPr>
          <w:trHeight w:val="21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9636E" w14:textId="2EA091F5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5. SE-HDI-W-EcE6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86C1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B8B01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8192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nB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F8D87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405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7439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8290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AEE7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14AECCC" w14:textId="77777777" w:rsidTr="00D31A3C">
        <w:trPr>
          <w:trHeight w:val="221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2BA7" w14:textId="2BA230AE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6. SE-HDI-W-EcE7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0637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5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5604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AF0D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D61D4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F11D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vaC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BB95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chF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2622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D1FD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apU</w:t>
            </w:r>
            <w:proofErr w:type="spellEnd"/>
          </w:p>
        </w:tc>
      </w:tr>
      <w:tr w:rsidR="00D31A3C" w:rsidRPr="00BA23D6" w14:paraId="13366ADF" w14:textId="77777777" w:rsidTr="00D31A3C">
        <w:trPr>
          <w:trHeight w:val="23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B0D5A" w14:textId="0C822BEB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7. SE-SI-W-EcE3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BF4D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442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D7A7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0BA5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A816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2999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C166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3EBF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15E2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2A143DB2" w14:textId="77777777" w:rsidTr="00D31A3C">
        <w:trPr>
          <w:trHeight w:val="24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E98EC" w14:textId="1B384501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8. SE-SI-W-EcE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D5A2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3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8111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nfaE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3618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tcpC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2A77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FEF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774D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AB16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5817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CE827CB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FA77C" w14:textId="3DE1F81F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49. SE-SI-W-EcE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275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2522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0853D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5EB6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5798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3434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CAB51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51B38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1F02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apU</w:t>
            </w:r>
            <w:proofErr w:type="spellEnd"/>
          </w:p>
        </w:tc>
      </w:tr>
      <w:tr w:rsidR="00D31A3C" w:rsidRPr="00BA23D6" w14:paraId="7C8DD3FC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B8629" w14:textId="79D5689E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0. SE-SI-W-EcE6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6D6F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2B11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122C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F777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70E5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DC79E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FD216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B801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42E89DA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A5E62" w14:textId="35A3FBE7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1. SE-SI-W-EcE7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3CEC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unknown</w:t>
            </w:r>
            <w:proofErr w:type="spell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FDDA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ir/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aeX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79FE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1DE59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CA93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39B8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1BAD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9CA9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apU</w:t>
            </w:r>
            <w:proofErr w:type="spellEnd"/>
          </w:p>
        </w:tc>
      </w:tr>
      <w:tr w:rsidR="00D31A3C" w:rsidRPr="00BA23D6" w14:paraId="14EB6BBF" w14:textId="77777777" w:rsidTr="00D31A3C">
        <w:trPr>
          <w:trHeight w:val="336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B5F77" w14:textId="78E7E03E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2. SE-HDO-W-EcE8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A280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1E7F8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G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-II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ti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FB9A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n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cnf1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hlyA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24AD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uc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h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E91D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CEC19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A478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62A8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38B2139" w14:textId="77777777" w:rsidTr="00D31A3C">
        <w:trPr>
          <w:trHeight w:val="21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12FEB" w14:textId="7DF1C73B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3. SE-H-S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8005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3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11B3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EB7A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80F8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389F0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9F2CF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4E78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341A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E05D994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67B53" w14:textId="0A1AEBD9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4. SE-H-S-Tc-CTX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5DD0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202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DCA2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F2491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AACE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8FB6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vaC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2840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0BF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D07E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3EA4FF0A" w14:textId="77777777" w:rsidTr="00D31A3C">
        <w:trPr>
          <w:trHeight w:val="34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8CB5F" w14:textId="539FED12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5. SE-H-S-Tc-CTX3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ED5B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3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A0EB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13941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4273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251E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0D300F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996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3176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968AD5D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906D0" w14:textId="4C5568EF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6. 1SE-N-W-Ec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72DC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0980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431C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6EDF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3356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49E1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2956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971B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C84A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AACE355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FAE51" w14:textId="4CE07328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7. 1SE-N-W-Ec1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F119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gram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0980</w:t>
            </w:r>
            <w:proofErr w:type="gram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3E3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9486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C90C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oN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A326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D522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ma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61BE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961E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6AC0C84" w14:textId="77777777" w:rsidTr="00D31A3C">
        <w:trPr>
          <w:trHeight w:val="36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A119E" w14:textId="1E244EA8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sz w:val="13"/>
                <w:szCs w:val="13"/>
              </w:rPr>
              <w:t>58. 1SE-N-W-Ec1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296C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unknown</w:t>
            </w:r>
            <w:proofErr w:type="spell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FACA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ggR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ti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F8AB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A601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5D7C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3E3A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263C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998E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C63F502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9170C" w14:textId="42FD3698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63. SE-HDI-W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5DAD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0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9156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mrk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75CE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3B1C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88116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0B51F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14725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32AF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1BAA870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B3F2C" w14:textId="154BEBD9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64. SE-HDI-W-Ec3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32E9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64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FF64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lpfA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7F94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93F44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065C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D262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CD1F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F2AD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46B89809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C849D" w14:textId="4B973BDF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65. SE-HDI-W-Ec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8502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unknown</w:t>
            </w:r>
            <w:proofErr w:type="spellEnd"/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7CF3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481A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E273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2B95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C914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E0864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4B5A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6D3ABDC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D741A" w14:textId="5CFC13E7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66. SE-HDI-W-Ec6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BD35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0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6F4B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mrk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7CB7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5F8D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80AC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23076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9F350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812B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0D3C2657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4F08A" w14:textId="51CA35B7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67. SE-HDI-W-Ec7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C9AE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0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F4F5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6256C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nB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A8CCC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544D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DBAD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513A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F05B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22788A72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782B0" w14:textId="7F1A256C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68. SE-R1-W-Ec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D84C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49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BED9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7444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4148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3DDE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59BFE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E69D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E4B3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CEBA191" w14:textId="77777777" w:rsidTr="00D31A3C">
        <w:trPr>
          <w:trHeight w:val="41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40EDC" w14:textId="7E4771E5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1. SE-R1-S-Ec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AC06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62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4D96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A5536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d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C9FF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14D4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CD6285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9731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10CF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B4C5C88" w14:textId="77777777" w:rsidTr="00D31A3C">
        <w:trPr>
          <w:trHeight w:val="309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23435" w14:textId="354CF510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2. SE-H-S-Ec1-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9AAB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33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844E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7C10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63B4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E1DE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D85A7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D18A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6DBD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2D19921A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6CBA8" w14:textId="25F2D3E3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3. SE-HDO-Ec7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FEEC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96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8472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lpfA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E442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D8C98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93A6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0372BE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5A257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1A9B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2B30CDC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6AC36" w14:textId="6DC13BAC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4. SE-HDO-Ec8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9795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0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81FE9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mrk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1A35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4972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681E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1C473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A213C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9A9C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66CDCAC7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149F0" w14:textId="0F3BA87D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5. 1SE-T-W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E32E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72F8D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C244B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3529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4151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AE47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B3E0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8B25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7FB0C33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93012" w14:textId="77FADD93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6. 1SE-T-W-Ec2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6257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7201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7DDF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C0A8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BB76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6C6C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48A9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6D6C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E3EE1D2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FF44A" w14:textId="7510E72D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7. 1SE-T-W-Ec3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BAD2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E64C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FD9F5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7459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5A26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3F62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FA8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4F38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0EF35788" w14:textId="77777777" w:rsidTr="00D31A3C">
        <w:trPr>
          <w:trHeight w:val="273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A3172" w14:textId="19EE3F07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8. 1SE-N-S-Ec1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7BB8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24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11C9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2360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E8ED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ABD1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45C3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198E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4566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A54F1FF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1B308" w14:textId="3EA28002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79. 1SE-T-W-Ec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DFD5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CDEB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9638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C29B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8BB4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65BC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CB7B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0C51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3E51C12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48ECA" w14:textId="0ABD622B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0. 1SE-T-W-Ec5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6BC5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4311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C373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010F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81D4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86AE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9597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ACDC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C818640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28AAC" w14:textId="25FF3A39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1. 1SE-T-W-Ec6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EC1C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D9CB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281C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AADC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A75E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8FB8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5314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00C3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07C35668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83125" w14:textId="2446D4F4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2. 1SE-T-W-Ec7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247D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51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BA0A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F2FC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91B4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8EDF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FD7E1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AE0A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9CF5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FD31E85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6908C" w14:textId="3F7729D4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3. SE-HDO-W-Ec3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4309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35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79C42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6490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C9B5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018F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BABD0E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3AF8E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2CE5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705CBE2" w14:textId="77777777" w:rsidTr="00D31A3C">
        <w:trPr>
          <w:trHeight w:val="87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6CDA0" w14:textId="7D2FCB4C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4. SE-HDO-W-Ec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B4FF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34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76C3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ggR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r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t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gg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ai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fc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FE16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i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at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83C8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472C1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40E02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mchF</w:t>
            </w:r>
            <w:proofErr w:type="spellEnd"/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A226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7257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apU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terC</w:t>
            </w:r>
            <w:proofErr w:type="spellEnd"/>
          </w:p>
        </w:tc>
      </w:tr>
      <w:tr w:rsidR="00D31A3C" w:rsidRPr="00BA23D6" w14:paraId="32CAC34E" w14:textId="77777777" w:rsidTr="00D31A3C">
        <w:trPr>
          <w:trHeight w:val="274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B5BAA" w14:textId="1B168C31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6. SE-HDO-W-Ec6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87C4C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95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54CE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G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-II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papC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au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ti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3CC8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enB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vat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tcpC</w:t>
            </w:r>
            <w:proofErr w:type="spellEnd"/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9262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re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fy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P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ybtQ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8EC2D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A93D9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B6E2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ompT</w:t>
            </w:r>
            <w:proofErr w:type="spellEnd"/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E2B95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5B0A3499" w14:textId="77777777" w:rsidTr="00D31A3C">
        <w:trPr>
          <w:trHeight w:val="355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34873" w14:textId="48ACC4FE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8. SE-SI-W-Ec3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F37B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56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8924A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50E69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A1FAB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DB88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D62AA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F208B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08064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18BDF3B5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0BB3B" w14:textId="623340E3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89. SE-SI-W-Ec4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BA49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108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97279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il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fa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70F7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A38C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chu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si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1FD1F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iss</w:t>
            </w:r>
            <w:proofErr w:type="spellEnd"/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85047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C683D" w14:textId="77777777" w:rsidR="00D31A3C" w:rsidRPr="00BA23D6" w:rsidRDefault="00D31A3C" w:rsidP="00D31A3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7F20E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  <w:tr w:rsidR="00D31A3C" w:rsidRPr="00BA23D6" w14:paraId="720BDE47" w14:textId="77777777" w:rsidTr="00D31A3C">
        <w:trPr>
          <w:trHeight w:val="340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B1A87" w14:textId="256D1003" w:rsidR="00D31A3C" w:rsidRPr="00BA23D6" w:rsidRDefault="00D31A3C" w:rsidP="00D31A3C">
            <w:pPr>
              <w:jc w:val="center"/>
              <w:rPr>
                <w:rFonts w:ascii="Aptos Narrow" w:hAnsi="Aptos Narrow"/>
                <w:b/>
                <w:bCs/>
                <w:color w:val="000000"/>
                <w:sz w:val="15"/>
                <w:szCs w:val="15"/>
              </w:rPr>
            </w:pPr>
            <w:r w:rsidRPr="0028251E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lastRenderedPageBreak/>
              <w:t>90. SE-SI-W-Ec5</w:t>
            </w:r>
          </w:p>
        </w:tc>
        <w:tc>
          <w:tcPr>
            <w:tcW w:w="7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59A96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color w:val="000000"/>
                <w:sz w:val="15"/>
                <w:szCs w:val="15"/>
              </w:rPr>
            </w:pPr>
            <w:r w:rsidRPr="00BA23D6">
              <w:rPr>
                <w:rFonts w:ascii="Aptos Narrow" w:hAnsi="Aptos Narrow"/>
                <w:color w:val="000000"/>
                <w:sz w:val="15"/>
                <w:szCs w:val="15"/>
              </w:rPr>
              <w:t>607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85BC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lpfA</w:t>
            </w:r>
            <w:proofErr w:type="spellEnd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, mrk, yfc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A5179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20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5D358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  <w:proofErr w:type="spellStart"/>
            <w:r w:rsidRPr="00BA23D6"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  <w:t>ent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99D40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288A1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3D03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18299" w14:textId="77777777" w:rsidR="00D31A3C" w:rsidRPr="00BA23D6" w:rsidRDefault="00D31A3C" w:rsidP="00D31A3C">
            <w:pPr>
              <w:jc w:val="center"/>
              <w:rPr>
                <w:rFonts w:ascii="Aptos Narrow" w:hAnsi="Aptos Narrow"/>
                <w:i/>
                <w:iCs/>
                <w:color w:val="000000"/>
                <w:sz w:val="15"/>
                <w:szCs w:val="15"/>
              </w:rPr>
            </w:pPr>
          </w:p>
        </w:tc>
      </w:tr>
    </w:tbl>
    <w:p w14:paraId="4C5B3A8F" w14:textId="77777777" w:rsidR="00961888" w:rsidRDefault="00961888" w:rsidP="00961888">
      <w:pPr>
        <w:jc w:val="both"/>
        <w:rPr>
          <w:rFonts w:ascii="Arial" w:hAnsi="Arial" w:cs="Arial"/>
        </w:rPr>
      </w:pPr>
    </w:p>
    <w:p w14:paraId="62E26806" w14:textId="77777777" w:rsidR="00961888" w:rsidRDefault="00961888" w:rsidP="00961888">
      <w:pPr>
        <w:jc w:val="both"/>
        <w:rPr>
          <w:rFonts w:ascii="Arial" w:hAnsi="Arial" w:cs="Arial"/>
          <w:b/>
          <w:bCs/>
          <w:sz w:val="18"/>
          <w:szCs w:val="18"/>
        </w:rPr>
      </w:pPr>
    </w:p>
    <w:p w14:paraId="22BD937C" w14:textId="77777777" w:rsidR="00961888" w:rsidRDefault="00961888" w:rsidP="00961888">
      <w:pPr>
        <w:jc w:val="both"/>
        <w:rPr>
          <w:rFonts w:ascii="Arial" w:hAnsi="Arial" w:cs="Arial"/>
          <w:b/>
          <w:bCs/>
          <w:sz w:val="18"/>
          <w:szCs w:val="18"/>
        </w:rPr>
      </w:pPr>
    </w:p>
    <w:p w14:paraId="5DCFC5B3" w14:textId="4FF90BDA" w:rsidR="00961888" w:rsidRPr="00C92413" w:rsidRDefault="00961888" w:rsidP="00961888">
      <w:pPr>
        <w:jc w:val="both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b/>
          <w:bCs/>
          <w:sz w:val="18"/>
          <w:szCs w:val="18"/>
          <w:lang w:val="en-US"/>
        </w:rPr>
        <w:t xml:space="preserve">Supplementary </w:t>
      </w:r>
      <w:r w:rsidRPr="0096301B">
        <w:rPr>
          <w:rFonts w:ascii="Arial" w:hAnsi="Arial" w:cs="Arial"/>
          <w:b/>
          <w:bCs/>
          <w:sz w:val="18"/>
          <w:szCs w:val="18"/>
          <w:lang w:val="en-US"/>
        </w:rPr>
        <w:t xml:space="preserve">Table </w:t>
      </w:r>
      <w:r w:rsidR="008F31C0">
        <w:rPr>
          <w:rFonts w:ascii="Arial" w:hAnsi="Arial" w:cs="Arial"/>
          <w:b/>
          <w:bCs/>
          <w:sz w:val="18"/>
          <w:szCs w:val="18"/>
          <w:lang w:val="en-US"/>
        </w:rPr>
        <w:t>2</w:t>
      </w:r>
      <w:r w:rsidRPr="0096301B">
        <w:rPr>
          <w:rFonts w:ascii="Arial" w:hAnsi="Arial" w:cs="Arial"/>
          <w:b/>
          <w:bCs/>
          <w:sz w:val="18"/>
          <w:szCs w:val="18"/>
          <w:lang w:val="en-US"/>
        </w:rPr>
        <w:t xml:space="preserve">. Virulence gene descriptions and prevalence in isolates. </w:t>
      </w:r>
      <w:r w:rsidR="00C92413">
        <w:rPr>
          <w:rFonts w:ascii="Arial" w:hAnsi="Arial" w:cs="Arial"/>
          <w:sz w:val="18"/>
          <w:szCs w:val="18"/>
          <w:lang w:val="en-US"/>
        </w:rPr>
        <w:t xml:space="preserve">The information in the table </w:t>
      </w:r>
      <w:r w:rsidR="00C12EA3">
        <w:rPr>
          <w:rFonts w:ascii="Arial" w:hAnsi="Arial" w:cs="Arial"/>
          <w:sz w:val="18"/>
          <w:szCs w:val="18"/>
          <w:lang w:val="en-US"/>
        </w:rPr>
        <w:t>was</w:t>
      </w:r>
      <w:r w:rsidR="00C92413">
        <w:rPr>
          <w:rFonts w:ascii="Arial" w:hAnsi="Arial" w:cs="Arial"/>
          <w:sz w:val="18"/>
          <w:szCs w:val="18"/>
          <w:lang w:val="en-US"/>
        </w:rPr>
        <w:t xml:space="preserve"> collected from different sources</w:t>
      </w:r>
      <w:r w:rsidR="007832F6">
        <w:rPr>
          <w:rFonts w:ascii="Arial" w:hAnsi="Arial" w:cs="Arial"/>
          <w:sz w:val="18"/>
          <w:szCs w:val="18"/>
          <w:lang w:val="en-US"/>
        </w:rPr>
        <w:fldChar w:fldCharType="begin">
          <w:fldData xml:space="preserve">PEVuZE5vdGU+PENpdGU+PEF1dGhvcj5Cb2lzZW48L0F1dGhvcj48WWVhcj4yMDIwPC9ZZWFyPjxS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</w:fldData>
        </w:fldChar>
      </w:r>
      <w:r w:rsidR="007832F6">
        <w:rPr>
          <w:rFonts w:ascii="Arial" w:hAnsi="Arial" w:cs="Arial"/>
          <w:sz w:val="18"/>
          <w:szCs w:val="18"/>
          <w:lang w:val="en-US"/>
        </w:rPr>
        <w:instrText xml:space="preserve"> ADDIN EN.CITE </w:instrText>
      </w:r>
      <w:r w:rsidR="007832F6">
        <w:rPr>
          <w:rFonts w:ascii="Arial" w:hAnsi="Arial" w:cs="Arial"/>
          <w:sz w:val="18"/>
          <w:szCs w:val="18"/>
          <w:lang w:val="en-US"/>
        </w:rPr>
        <w:fldChar w:fldCharType="begin">
          <w:fldData xml:space="preserve">PEVuZE5vdGU+PENpdGU+PEF1dGhvcj5Cb2lzZW48L0F1dGhvcj48WWVhcj4yMDIwPC9ZZWFyPjxS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</w:fldData>
        </w:fldChar>
      </w:r>
      <w:r w:rsidR="007832F6">
        <w:rPr>
          <w:rFonts w:ascii="Arial" w:hAnsi="Arial" w:cs="Arial"/>
          <w:sz w:val="18"/>
          <w:szCs w:val="18"/>
          <w:lang w:val="en-US"/>
        </w:rPr>
        <w:instrText xml:space="preserve"> ADDIN EN.CITE.DATA </w:instrText>
      </w:r>
      <w:r w:rsidR="007832F6">
        <w:rPr>
          <w:rFonts w:ascii="Arial" w:hAnsi="Arial" w:cs="Arial"/>
          <w:sz w:val="18"/>
          <w:szCs w:val="18"/>
          <w:lang w:val="en-US"/>
        </w:rPr>
      </w:r>
      <w:r w:rsidR="007832F6">
        <w:rPr>
          <w:rFonts w:ascii="Arial" w:hAnsi="Arial" w:cs="Arial"/>
          <w:sz w:val="18"/>
          <w:szCs w:val="18"/>
          <w:lang w:val="en-US"/>
        </w:rPr>
        <w:fldChar w:fldCharType="end"/>
      </w:r>
      <w:r w:rsidR="007832F6">
        <w:rPr>
          <w:rFonts w:ascii="Arial" w:hAnsi="Arial" w:cs="Arial"/>
          <w:sz w:val="18"/>
          <w:szCs w:val="18"/>
          <w:lang w:val="en-US"/>
        </w:rPr>
        <w:fldChar w:fldCharType="separate"/>
      </w:r>
      <w:r w:rsidR="007832F6" w:rsidRPr="007832F6">
        <w:rPr>
          <w:rFonts w:ascii="Arial" w:hAnsi="Arial" w:cs="Arial"/>
          <w:noProof/>
          <w:sz w:val="18"/>
          <w:szCs w:val="18"/>
          <w:vertAlign w:val="superscript"/>
          <w:lang w:val="en-US"/>
        </w:rPr>
        <w:t>1-3</w:t>
      </w:r>
      <w:r w:rsidR="007832F6">
        <w:rPr>
          <w:rFonts w:ascii="Arial" w:hAnsi="Arial" w:cs="Arial"/>
          <w:sz w:val="18"/>
          <w:szCs w:val="18"/>
          <w:lang w:val="en-US"/>
        </w:rPr>
        <w:fldChar w:fldCharType="end"/>
      </w:r>
      <w:r w:rsidR="00C92413">
        <w:rPr>
          <w:rFonts w:ascii="Arial" w:hAnsi="Arial" w:cs="Arial"/>
          <w:sz w:val="18"/>
          <w:szCs w:val="18"/>
          <w:lang w:val="en-US"/>
        </w:rPr>
        <w:t>. The gene name, gene description, which pathotype species the gene is associated with</w:t>
      </w:r>
      <w:r w:rsidR="00C12EA3">
        <w:rPr>
          <w:rFonts w:ascii="Arial" w:hAnsi="Arial" w:cs="Arial"/>
          <w:i/>
          <w:iCs/>
          <w:sz w:val="18"/>
          <w:szCs w:val="18"/>
          <w:lang w:val="en-US"/>
        </w:rPr>
        <w:t xml:space="preserve"> </w:t>
      </w:r>
      <w:r w:rsidR="00C92413" w:rsidRPr="00C12EA3">
        <w:rPr>
          <w:rFonts w:ascii="Arial" w:hAnsi="Arial" w:cs="Arial"/>
          <w:sz w:val="18"/>
          <w:szCs w:val="18"/>
          <w:lang w:val="en-US"/>
        </w:rPr>
        <w:t>and</w:t>
      </w:r>
      <w:r w:rsidR="00C92413">
        <w:rPr>
          <w:rFonts w:ascii="Arial" w:hAnsi="Arial" w:cs="Arial"/>
          <w:sz w:val="18"/>
          <w:szCs w:val="18"/>
          <w:lang w:val="en-US"/>
        </w:rPr>
        <w:t xml:space="preserve"> its occurrence in </w:t>
      </w:r>
      <w:r w:rsidR="00C12EA3">
        <w:rPr>
          <w:rFonts w:ascii="Arial" w:hAnsi="Arial" w:cs="Arial"/>
          <w:sz w:val="18"/>
          <w:szCs w:val="18"/>
          <w:lang w:val="en-US"/>
        </w:rPr>
        <w:t>the</w:t>
      </w:r>
      <w:r w:rsidR="00C92413">
        <w:rPr>
          <w:rFonts w:ascii="Arial" w:hAnsi="Arial" w:cs="Arial"/>
          <w:sz w:val="18"/>
          <w:szCs w:val="18"/>
          <w:lang w:val="en-US"/>
        </w:rPr>
        <w:t xml:space="preserve"> isolates is displayed in the first four columns.</w:t>
      </w:r>
      <w:r w:rsidR="00C12EA3">
        <w:rPr>
          <w:rFonts w:ascii="Arial" w:hAnsi="Arial" w:cs="Arial"/>
          <w:sz w:val="18"/>
          <w:szCs w:val="18"/>
          <w:lang w:val="en-US"/>
        </w:rPr>
        <w:t xml:space="preserve"> In the last column, the prevalence in the whole isolate </w:t>
      </w:r>
      <w:r w:rsidR="00D31A3C">
        <w:rPr>
          <w:rFonts w:ascii="Arial" w:hAnsi="Arial" w:cs="Arial"/>
          <w:sz w:val="18"/>
          <w:szCs w:val="18"/>
          <w:lang w:val="en-US"/>
        </w:rPr>
        <w:t>collection</w:t>
      </w:r>
      <w:r w:rsidR="00C12EA3">
        <w:rPr>
          <w:rFonts w:ascii="Arial" w:hAnsi="Arial" w:cs="Arial"/>
          <w:sz w:val="18"/>
          <w:szCs w:val="18"/>
          <w:lang w:val="en-US"/>
        </w:rPr>
        <w:t xml:space="preserve"> is shown. </w:t>
      </w:r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EAEC: Enteroaggregative </w:t>
      </w:r>
      <w:r w:rsidR="00112372"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; ETEC: Enterotoxigenic </w:t>
      </w:r>
      <w:r w:rsidR="00112372" w:rsidRPr="0096301B">
        <w:rPr>
          <w:rFonts w:ascii="Arial" w:hAnsi="Arial" w:cs="Arial"/>
          <w:i/>
          <w:iCs/>
          <w:sz w:val="18"/>
          <w:szCs w:val="18"/>
          <w:lang w:val="en-US"/>
        </w:rPr>
        <w:t xml:space="preserve">E. coli; </w:t>
      </w:r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STEC: Shiga toxin-producing </w:t>
      </w:r>
      <w:r w:rsidR="00112372"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; EPEC: Enteropathogenic </w:t>
      </w:r>
      <w:r w:rsidR="00112372"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; </w:t>
      </w:r>
      <w:proofErr w:type="spellStart"/>
      <w:r w:rsidR="00112372" w:rsidRPr="0096301B">
        <w:rPr>
          <w:rFonts w:ascii="Arial" w:hAnsi="Arial" w:cs="Arial"/>
          <w:sz w:val="18"/>
          <w:szCs w:val="18"/>
          <w:lang w:val="en-US"/>
        </w:rPr>
        <w:t>ExPEC</w:t>
      </w:r>
      <w:proofErr w:type="spellEnd"/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: Extraintestinal pathogenic </w:t>
      </w:r>
      <w:r w:rsidR="00112372"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; UPEC: </w:t>
      </w:r>
      <w:proofErr w:type="spellStart"/>
      <w:r w:rsidR="00112372" w:rsidRPr="0096301B">
        <w:rPr>
          <w:rFonts w:ascii="Arial" w:hAnsi="Arial" w:cs="Arial"/>
          <w:sz w:val="18"/>
          <w:szCs w:val="18"/>
          <w:lang w:val="en-US"/>
        </w:rPr>
        <w:t>Uropathogenic</w:t>
      </w:r>
      <w:proofErr w:type="spellEnd"/>
      <w:r w:rsidR="00112372" w:rsidRPr="0096301B">
        <w:rPr>
          <w:rFonts w:ascii="Arial" w:hAnsi="Arial" w:cs="Arial"/>
          <w:sz w:val="18"/>
          <w:szCs w:val="18"/>
          <w:lang w:val="en-US"/>
        </w:rPr>
        <w:t xml:space="preserve"> </w:t>
      </w:r>
      <w:r w:rsidR="00112372" w:rsidRPr="0096301B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 w:rsidR="00112372" w:rsidRPr="0096301B">
        <w:rPr>
          <w:rFonts w:ascii="Arial" w:hAnsi="Arial" w:cs="Arial"/>
          <w:sz w:val="18"/>
          <w:szCs w:val="18"/>
          <w:lang w:val="en-US"/>
        </w:rPr>
        <w:t>.</w:t>
      </w:r>
    </w:p>
    <w:p w14:paraId="06E05313" w14:textId="77777777" w:rsidR="00961888" w:rsidRPr="0096301B" w:rsidRDefault="00961888" w:rsidP="00961888">
      <w:pPr>
        <w:jc w:val="both"/>
        <w:rPr>
          <w:rFonts w:ascii="Arial" w:hAnsi="Arial" w:cs="Arial"/>
          <w:lang w:val="en-US"/>
        </w:rPr>
      </w:pPr>
    </w:p>
    <w:tbl>
      <w:tblPr>
        <w:tblW w:w="594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04"/>
        <w:gridCol w:w="2826"/>
        <w:gridCol w:w="877"/>
        <w:gridCol w:w="636"/>
        <w:gridCol w:w="906"/>
      </w:tblGrid>
      <w:tr w:rsidR="00961888" w14:paraId="2643DEA3" w14:textId="77777777" w:rsidTr="00C4036B">
        <w:trPr>
          <w:trHeight w:val="290"/>
        </w:trPr>
        <w:tc>
          <w:tcPr>
            <w:tcW w:w="704" w:type="dxa"/>
            <w:shd w:val="clear" w:color="000000" w:fill="D0D0D0"/>
            <w:noWrap/>
            <w:vAlign w:val="bottom"/>
            <w:hideMark/>
          </w:tcPr>
          <w:p w14:paraId="66DFBAB8" w14:textId="77777777" w:rsidR="00961888" w:rsidRPr="00CF5517" w:rsidRDefault="00961888" w:rsidP="00C4036B">
            <w:pPr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Gene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shd w:val="clear" w:color="000000" w:fill="D0D0D0"/>
            <w:vAlign w:val="bottom"/>
            <w:hideMark/>
          </w:tcPr>
          <w:p w14:paraId="300B153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 xml:space="preserve">Gene </w:t>
            </w:r>
            <w:proofErr w:type="spellStart"/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Description</w:t>
            </w:r>
            <w:proofErr w:type="spellEnd"/>
          </w:p>
        </w:tc>
        <w:tc>
          <w:tcPr>
            <w:tcW w:w="865" w:type="dxa"/>
            <w:tcBorders>
              <w:bottom w:val="single" w:sz="4" w:space="0" w:color="auto"/>
            </w:tcBorders>
            <w:shd w:val="clear" w:color="000000" w:fill="D0D0D0"/>
            <w:vAlign w:val="bottom"/>
            <w:hideMark/>
          </w:tcPr>
          <w:p w14:paraId="343A8A5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Pathotype</w:t>
            </w:r>
            <w:proofErr w:type="spellEnd"/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 xml:space="preserve"> species</w:t>
            </w:r>
          </w:p>
        </w:tc>
        <w:tc>
          <w:tcPr>
            <w:tcW w:w="636" w:type="dxa"/>
            <w:tcBorders>
              <w:bottom w:val="single" w:sz="4" w:space="0" w:color="auto"/>
            </w:tcBorders>
            <w:shd w:val="clear" w:color="000000" w:fill="D0D0D0"/>
            <w:vAlign w:val="bottom"/>
            <w:hideMark/>
          </w:tcPr>
          <w:p w14:paraId="44D9385E" w14:textId="77777777" w:rsidR="00961888" w:rsidRPr="00CF5517" w:rsidRDefault="00961888" w:rsidP="00C4036B">
            <w:pPr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 xml:space="preserve">Total </w:t>
            </w:r>
            <w:proofErr w:type="spellStart"/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number</w:t>
            </w:r>
            <w:proofErr w:type="spellEnd"/>
          </w:p>
        </w:tc>
        <w:tc>
          <w:tcPr>
            <w:tcW w:w="909" w:type="dxa"/>
            <w:tcBorders>
              <w:bottom w:val="single" w:sz="4" w:space="0" w:color="auto"/>
            </w:tcBorders>
            <w:shd w:val="clear" w:color="000000" w:fill="D0D0D0"/>
            <w:vAlign w:val="bottom"/>
            <w:hideMark/>
          </w:tcPr>
          <w:p w14:paraId="5C543A0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%/</w:t>
            </w:r>
            <w:r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69</w:t>
            </w:r>
          </w:p>
        </w:tc>
      </w:tr>
      <w:tr w:rsidR="00961888" w14:paraId="692D8476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C0EBD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aggR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2505D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Transcriptional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ctivator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5D649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E9C9A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E9033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0</w:t>
            </w:r>
          </w:p>
        </w:tc>
      </w:tr>
      <w:tr w:rsidR="00961888" w14:paraId="5C072B4C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3F8C2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ar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F022C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ggR-activated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regulato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r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734D7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6F9CE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E33F7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6F42E7DE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14E5B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ai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BE696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aiC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,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ecreted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DED49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8F3AF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D6DF5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90</w:t>
            </w:r>
          </w:p>
        </w:tc>
      </w:tr>
      <w:tr w:rsidR="00961888" w14:paraId="108FFDC7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C612A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ap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C5826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Dispers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, antiaggregation 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79FA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23959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2F95B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90</w:t>
            </w:r>
          </w:p>
        </w:tc>
      </w:tr>
      <w:tr w:rsidR="00961888" w14:paraId="4170459B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0782C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at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30CAB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Dispers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, </w:t>
            </w:r>
            <w:proofErr w:type="gram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transporter protein</w:t>
            </w:r>
            <w:proofErr w:type="gram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DD676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D5D37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1E09F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5</w:t>
            </w:r>
          </w:p>
        </w:tc>
      </w:tr>
      <w:tr w:rsidR="00961888" w14:paraId="73C68102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2B2A1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agg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FAABF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AAF/I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l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ubunit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A3127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0952B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B7731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5A54570F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502A2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agg4A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6E00B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AAF/IV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l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ubunit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1F6C6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8EEDD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47D21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55EFB0E7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9CC0F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apU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A316B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Hexosyltransferas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homolog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AAA49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78632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6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81DC5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70</w:t>
            </w:r>
          </w:p>
        </w:tc>
      </w:tr>
      <w:tr w:rsidR="00961888" w14:paraId="65D27B23" w14:textId="77777777" w:rsidTr="00C12EA3">
        <w:trPr>
          <w:trHeight w:val="371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6274F1" w14:textId="77777777" w:rsidR="00961888" w:rsidRPr="00AD6B0D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ir/</w:t>
            </w:r>
            <w:proofErr w:type="spellStart"/>
            <w:r w:rsidRPr="00AD6B0D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eaeX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2D386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nteroagregativ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immunoglobulin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repeat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D90AF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85F61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3E230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14</w:t>
            </w:r>
          </w:p>
        </w:tc>
      </w:tr>
      <w:tr w:rsidR="00961888" w14:paraId="6123003A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CAE56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eil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CE70C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Salmonella</w:t>
            </w: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HilA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homolog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C9B1D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B8C21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FA307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9</w:t>
            </w:r>
          </w:p>
        </w:tc>
      </w:tr>
      <w:tr w:rsidR="00961888" w14:paraId="20544126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CCA29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sep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86357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Shigella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tracellular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roteas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BD584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/EI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EFFA3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5F4E8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3E2D0249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5419C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pi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6EED3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erin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roteas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ecursor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8F611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/EI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8BE6A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1D4D5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90</w:t>
            </w:r>
          </w:p>
        </w:tc>
      </w:tr>
      <w:tr w:rsidR="00961888" w14:paraId="5FECB5AD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BD71C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sat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C2AF2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ecreted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autotransporter tox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C6D03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AEC/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2EFF1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FDD54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14</w:t>
            </w:r>
          </w:p>
        </w:tc>
      </w:tr>
      <w:tr w:rsidR="00961888" w14:paraId="13F1E458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028B7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re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ABF62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iderophor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receptor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0EB49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330C2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66F5D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712AA1CE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1B00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iss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5ACEE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Increased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serum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urvival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BFCC3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09DCC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66A73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.62</w:t>
            </w:r>
          </w:p>
        </w:tc>
      </w:tr>
      <w:tr w:rsidR="00961888" w14:paraId="07885A4B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8E431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papGII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B0885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-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6C752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D6844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9D531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5</w:t>
            </w:r>
          </w:p>
        </w:tc>
      </w:tr>
      <w:tr w:rsidR="00961888" w14:paraId="4FEFE511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FC9BA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pap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ED310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-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7F036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B27E2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6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9E820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70</w:t>
            </w:r>
          </w:p>
        </w:tc>
      </w:tr>
      <w:tr w:rsidR="00961888" w14:paraId="2D739128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33ADC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papB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9F1EC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-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6DD1C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158C6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0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B7D50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4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49</w:t>
            </w:r>
          </w:p>
        </w:tc>
      </w:tr>
      <w:tr w:rsidR="00961888" w14:paraId="7EF6292C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9486C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pap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03FCB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ilus-associated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otein C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03436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3D024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8E664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9</w:t>
            </w:r>
          </w:p>
        </w:tc>
      </w:tr>
      <w:tr w:rsidR="00961888" w14:paraId="15091A63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96818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ompT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F424A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Outer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membran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roteas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gene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30251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0BC33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6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4BEE7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2.17</w:t>
            </w:r>
          </w:p>
        </w:tc>
      </w:tr>
      <w:tr w:rsidR="00961888" w14:paraId="51DF039A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460DE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sfa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8F0FE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-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6226B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737EB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D001B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>
              <w:rPr>
                <w:rFonts w:ascii="Aptos Narrow" w:hAnsi="Aptos Narrow"/>
                <w:color w:val="000000"/>
                <w:sz w:val="13"/>
                <w:szCs w:val="13"/>
              </w:rPr>
              <w:t>73.91</w:t>
            </w:r>
          </w:p>
        </w:tc>
      </w:tr>
      <w:tr w:rsidR="00961888" w14:paraId="7E4C8B9E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9A0C4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hu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D5D7C1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i/>
                <w:iCs/>
                <w:color w:val="000000"/>
                <w:sz w:val="13"/>
                <w:szCs w:val="13"/>
                <w:lang w:val="en-US"/>
              </w:rPr>
              <w:t>E. coli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heam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-utilization gene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C310C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66AFE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3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76169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3</w:t>
            </w:r>
          </w:p>
        </w:tc>
      </w:tr>
      <w:tr w:rsidR="00961888" w14:paraId="4B7788ED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952F8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ut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4CFC9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erobact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receptor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82658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7DA28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D07DD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1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9</w:t>
            </w:r>
          </w:p>
        </w:tc>
      </w:tr>
      <w:tr w:rsidR="00961888" w14:paraId="3665455E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CCC94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fyu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53B40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Yersiniabact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receptor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2EC36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0AB26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6B533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>
              <w:rPr>
                <w:rFonts w:ascii="Aptos Narrow" w:hAnsi="Aptos Narrow"/>
                <w:color w:val="000000"/>
                <w:sz w:val="13"/>
                <w:szCs w:val="13"/>
              </w:rPr>
              <w:t>36.23</w:t>
            </w:r>
          </w:p>
        </w:tc>
      </w:tr>
      <w:tr w:rsidR="00961888" w14:paraId="15CAC7D8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230AC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uc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624AA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erobact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iro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gram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transport system</w:t>
            </w:r>
            <w:proofErr w:type="gram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D64C3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35F31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BC1DA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1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9</w:t>
            </w:r>
          </w:p>
        </w:tc>
      </w:tr>
      <w:tr w:rsidR="00961888" w14:paraId="682E624A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616F1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sit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EF224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Iro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captio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system,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it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operon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034A6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4AED7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85056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9.42</w:t>
            </w:r>
          </w:p>
        </w:tc>
      </w:tr>
      <w:tr w:rsidR="00961888" w14:paraId="631E9FCF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7DB18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ter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10A9E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Tellerium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io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resistanc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52507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E6C23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B6C7E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0B361570" w14:textId="77777777" w:rsidTr="00C12EA3">
        <w:trPr>
          <w:trHeight w:val="622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E5B45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uf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438BC1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Auf-fimbriae (chaperone-usher class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fimbrial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genes</w:t>
            </w:r>
            <w:proofErr w:type="gram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).Associated</w:t>
            </w:r>
            <w:proofErr w:type="gram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with Adhesion and Biofilm formation in all types of UTIs.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55160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BA74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8CE4E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29</w:t>
            </w:r>
          </w:p>
        </w:tc>
      </w:tr>
      <w:tr w:rsidR="00961888" w14:paraId="43B3DE36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E120E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yfcV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B85F7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utativ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33236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xPEC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E1478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83147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9.28</w:t>
            </w:r>
          </w:p>
        </w:tc>
      </w:tr>
      <w:tr w:rsidR="00961888" w14:paraId="6DD5EA48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60891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nfaE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774E02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Diffuse adherence fibrillar adhesin gene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F86DB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T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9671F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9E815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3B04F0B7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89C50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sta2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5803D8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Heat-stabile enterotoxin ST-I group b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9843B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T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69CF6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4707D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15242890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93710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faE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62E2A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CFA/I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ilus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tip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dhes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9D9F0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T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EA5CC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F72A7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41BE95AD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34EB4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lastRenderedPageBreak/>
              <w:t>tia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33A9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Cell invasion determinant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5BA25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TEC/ST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7014F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E0F90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0</w:t>
            </w:r>
          </w:p>
        </w:tc>
      </w:tr>
      <w:tr w:rsidR="00961888" w14:paraId="60A38CFB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80EBA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h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DD75C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Adherenc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FB524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8FDCC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15DBF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25</w:t>
            </w:r>
          </w:p>
        </w:tc>
      </w:tr>
      <w:tr w:rsidR="00961888" w14:paraId="4D5EC5E1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64709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senB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414BC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Plasmid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ncoded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enterotoxin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048D7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B42AA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6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D6393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70</w:t>
            </w:r>
          </w:p>
        </w:tc>
      </w:tr>
      <w:tr w:rsidR="00961888" w14:paraId="1B55ED14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DA382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lpf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A9343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Long polar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fimbriae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44179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/E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49C2E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C65FC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>
              <w:rPr>
                <w:rFonts w:ascii="Aptos Narrow" w:hAnsi="Aptos Narrow"/>
                <w:color w:val="000000"/>
                <w:sz w:val="13"/>
                <w:szCs w:val="13"/>
              </w:rPr>
              <w:t>49.28</w:t>
            </w:r>
          </w:p>
        </w:tc>
      </w:tr>
      <w:tr w:rsidR="00961888" w14:paraId="5ADB7401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74D52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mchB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233966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Microcin H47 part of colicin H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5DE94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/E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CB1FE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94F72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4C45EB96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FE317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mch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BC79A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MchC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94945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/E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0C048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15B17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02FC2407" w14:textId="77777777" w:rsidTr="00C12EA3">
        <w:trPr>
          <w:trHeight w:val="32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6BACA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mchF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CBC11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ABC </w:t>
            </w:r>
            <w:proofErr w:type="gram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transporter protein</w:t>
            </w:r>
            <w:proofErr w:type="gram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MchF</w:t>
            </w:r>
            <w:proofErr w:type="spellEnd"/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BA4B5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/E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E9423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9E0A4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0</w:t>
            </w:r>
          </w:p>
        </w:tc>
      </w:tr>
      <w:tr w:rsidR="00961888" w14:paraId="21BC66BA" w14:textId="77777777" w:rsidTr="00C12EA3">
        <w:trPr>
          <w:trHeight w:val="315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FECDC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bfpB</w:t>
            </w:r>
            <w:proofErr w:type="spellEnd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/E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2A003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Bundle-forming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ili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,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outer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</w:t>
            </w: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membrane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lipoprotein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5777E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STEC/E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9EBF2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18929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0</w:t>
            </w:r>
          </w:p>
        </w:tc>
      </w:tr>
      <w:tr w:rsidR="00961888" w14:paraId="1B1A5FD9" w14:textId="77777777" w:rsidTr="00C12EA3">
        <w:trPr>
          <w:trHeight w:val="418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BDA61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fa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98B25E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Afimbrial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adhesin (adhesion, colonization, has high tropism to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kideny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) associated with chronic cystitis/pyelonephritis, recurrent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cystits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/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pylenophritis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FF91F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8FBE6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88FB3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631B4657" w14:textId="77777777" w:rsidTr="00C12EA3">
        <w:trPr>
          <w:trHeight w:val="768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DBCCC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pap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4B593D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P-fimbriae (adhesion, colonization, cytokine production, invasion, inflammation, pain, renal tropism, pathogenesis) associated with upper UTIs, acute UTIs, acute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pylenophritis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, renal failures, acute cysti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AB516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5F9B6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D9082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14</w:t>
            </w:r>
          </w:p>
        </w:tc>
      </w:tr>
      <w:tr w:rsidR="00961888" w14:paraId="600615B1" w14:textId="77777777" w:rsidTr="00C12EA3">
        <w:trPr>
          <w:trHeight w:val="241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6666F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mrk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884EF7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Type 3 fimbriae (biofilm formation) associated with catheter associated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4A600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51CD0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331DA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14</w:t>
            </w:r>
          </w:p>
        </w:tc>
      </w:tr>
      <w:tr w:rsidR="00961888" w14:paraId="32E2D8E2" w14:textId="77777777" w:rsidTr="00C12EA3">
        <w:trPr>
          <w:trHeight w:val="666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7B08B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sf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09E6B0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-fimbriae (adhesion, colonization, dissemination, bacterial ascending factor) associated with meningitis, septicemia and mostly severe upper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E3CD1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4005C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2AB15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4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78</w:t>
            </w:r>
          </w:p>
        </w:tc>
      </w:tr>
      <w:tr w:rsidR="00961888" w14:paraId="3E6F8AD0" w14:textId="77777777" w:rsidTr="00C12EA3">
        <w:trPr>
          <w:trHeight w:val="435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A7345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auf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909A99" w14:textId="77777777" w:rsidR="00961888" w:rsidRPr="0096301B" w:rsidRDefault="00961888" w:rsidP="00C4036B">
            <w:pPr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Auf fimbriae chaperone-usher class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fimbrial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genes (adhesion and biofilm formation) associated with all types of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8785A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1EEF4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CE17B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29</w:t>
            </w:r>
          </w:p>
        </w:tc>
      </w:tr>
      <w:tr w:rsidR="00961888" w14:paraId="5B356B23" w14:textId="77777777" w:rsidTr="00C12EA3">
        <w:trPr>
          <w:trHeight w:val="558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2D192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ss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2B44A9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Increased serum survival, serum resistance protein (neutralization of anti-bactericidal effect of serum) associated with mostly cystitis and pyelonephritis, bacteremia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F5F08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18F21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0C12A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.62</w:t>
            </w:r>
          </w:p>
        </w:tc>
      </w:tr>
      <w:tr w:rsidR="00961888" w14:paraId="4C165841" w14:textId="77777777" w:rsidTr="00C12EA3">
        <w:trPr>
          <w:trHeight w:val="558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5BF3F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va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AADA78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erum resistance protein (neutralization of anti-bactericidal effect of serum) associated with mostly cystitis and pyelonephritis, bacteremia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8BE69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1AF7A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9B40E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0</w:t>
            </w:r>
          </w:p>
        </w:tc>
      </w:tr>
      <w:tr w:rsidR="00961888" w14:paraId="26AC44FC" w14:textId="77777777" w:rsidTr="00C12EA3">
        <w:trPr>
          <w:trHeight w:val="424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448A2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ut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740FFF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: Aerobactin receptor (growth, iron and hemin uptake system, biofilm formation) associated with severe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9674B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086A7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E95D4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1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9</w:t>
            </w:r>
          </w:p>
        </w:tc>
      </w:tr>
      <w:tr w:rsidR="00961888" w14:paraId="226B0AAC" w14:textId="77777777" w:rsidTr="00C12EA3">
        <w:trPr>
          <w:trHeight w:val="36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DF495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entS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0E8279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 (growth, iron uptake) associated with severe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B0484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D2A4D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68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0A910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9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.55</w:t>
            </w:r>
          </w:p>
        </w:tc>
      </w:tr>
      <w:tr w:rsidR="00961888" w14:paraId="363C52EA" w14:textId="77777777" w:rsidTr="00C12EA3">
        <w:trPr>
          <w:trHeight w:val="407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851A6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roN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5220C2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: Aerobactin receptor or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Salmochelin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? (growth, iron uptake) associated with severe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BF6F6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21430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14DBA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1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74</w:t>
            </w:r>
          </w:p>
        </w:tc>
      </w:tr>
      <w:tr w:rsidR="00961888" w14:paraId="77C6A0B7" w14:textId="77777777" w:rsidTr="00C12EA3">
        <w:trPr>
          <w:trHeight w:val="554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45B76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fyu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99761B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: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Yersiniabactin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receptor (growth, iron uptake) associated with severe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54D08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D0F2B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FCDD6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6.23</w:t>
            </w:r>
          </w:p>
        </w:tc>
      </w:tr>
      <w:tr w:rsidR="00961888" w14:paraId="1A9F85BE" w14:textId="77777777" w:rsidTr="00C12EA3">
        <w:trPr>
          <w:trHeight w:val="279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1086B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ybtP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0BF1AC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 (growth, iron uptake) associated with severe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42FDE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130CB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DA955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6.23</w:t>
            </w:r>
          </w:p>
        </w:tc>
      </w:tr>
      <w:tr w:rsidR="00961888" w14:paraId="6FF20E4D" w14:textId="77777777" w:rsidTr="00C12EA3">
        <w:trPr>
          <w:trHeight w:val="369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DA95C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ybtQ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B0BF46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 (growth, iron uptake) associated with severe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A69AF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9330C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C3E34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6.23</w:t>
            </w:r>
          </w:p>
        </w:tc>
      </w:tr>
      <w:tr w:rsidR="00961888" w14:paraId="42521123" w14:textId="77777777" w:rsidTr="00C12EA3">
        <w:trPr>
          <w:trHeight w:val="558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1B8A1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hu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8CB62C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, Hemin uptake system (biofilm formation, growth and iron uptake) associated with all types of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35837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0118A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3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1C00A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3</w:t>
            </w:r>
          </w:p>
        </w:tc>
      </w:tr>
      <w:tr w:rsidR="00961888" w14:paraId="5DA72313" w14:textId="77777777" w:rsidTr="00C12EA3">
        <w:trPr>
          <w:trHeight w:val="566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6838F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re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5E3FFB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, Hemin uptake system (biofilm formation, growth and iron uptake) associated with all types of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C981B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82E56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A6C38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675B6392" w14:textId="77777777" w:rsidTr="00C12EA3">
        <w:trPr>
          <w:trHeight w:val="418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F9695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ih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4C1057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iderophore, Hemin uptake system (biofilm formation, growth and iron uptake) associated with all types of UTIs. 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1BC7A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C80B2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6149D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25</w:t>
            </w:r>
          </w:p>
        </w:tc>
      </w:tr>
      <w:tr w:rsidR="00961888" w14:paraId="28684BB4" w14:textId="77777777" w:rsidTr="00C12EA3">
        <w:trPr>
          <w:trHeight w:val="496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07D26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sat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1F5E49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Serine protease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autortransporter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</w:t>
            </w:r>
            <w:r w:rsidRPr="0096301B">
              <w:rPr>
                <w:rFonts w:ascii="Aptos Narrow" w:hAnsi="Aptos Narrow"/>
                <w:b/>
                <w:bCs/>
                <w:color w:val="000000"/>
                <w:sz w:val="13"/>
                <w:szCs w:val="13"/>
                <w:lang w:val="en-US"/>
              </w:rPr>
              <w:t>toxin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(</w:t>
            </w:r>
            <w:proofErr w:type="gram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SAT)  (</w:t>
            </w:r>
            <w:proofErr w:type="gram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cytotoxic effect on bladder and kidney) associated with mostly pyelonephritis.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70D81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1E74F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7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7B2C8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0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.14</w:t>
            </w:r>
          </w:p>
        </w:tc>
      </w:tr>
      <w:tr w:rsidR="00961888" w14:paraId="73BF8790" w14:textId="77777777" w:rsidTr="00C12EA3">
        <w:trPr>
          <w:trHeight w:val="419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2CFA41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dt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895C7E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Cytolethal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Distending </w:t>
            </w:r>
            <w:r w:rsidRPr="0096301B">
              <w:rPr>
                <w:rFonts w:ascii="Aptos Narrow" w:hAnsi="Aptos Narrow"/>
                <w:b/>
                <w:bCs/>
                <w:color w:val="000000"/>
                <w:sz w:val="13"/>
                <w:szCs w:val="13"/>
                <w:lang w:val="en-US"/>
              </w:rPr>
              <w:t>Toxin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(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cytolethal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factor, human cell apoptotic factor) associated with UTIs.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AE0F3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896DD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8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48B7C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1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9</w:t>
            </w:r>
          </w:p>
        </w:tc>
      </w:tr>
      <w:tr w:rsidR="00961888" w14:paraId="01E658BA" w14:textId="77777777" w:rsidTr="00C12EA3">
        <w:trPr>
          <w:trHeight w:val="255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C08E95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cnf1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2AB9EE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Cytotoxic Necrotizing Factor 1 (CNF1) </w:t>
            </w:r>
            <w:r w:rsidRPr="0096301B">
              <w:rPr>
                <w:rFonts w:ascii="Aptos Narrow" w:hAnsi="Aptos Narrow"/>
                <w:b/>
                <w:bCs/>
                <w:color w:val="000000"/>
                <w:sz w:val="13"/>
                <w:szCs w:val="13"/>
                <w:lang w:val="en-US"/>
              </w:rPr>
              <w:t>toxin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(invasion, apoptosis in cell bladder, host cell malfunction) associated with severe UTIs.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2BA41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43153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92D44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0815AAFD" w14:textId="77777777" w:rsidTr="00C12EA3">
        <w:trPr>
          <w:trHeight w:val="489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E67C22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t>hly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3516C5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Alpha-hemolysin (</w:t>
            </w:r>
            <w:r w:rsidRPr="0096301B">
              <w:rPr>
                <w:rFonts w:ascii="Aptos Narrow" w:hAnsi="Aptos Narrow"/>
                <w:b/>
                <w:bCs/>
                <w:color w:val="000000"/>
                <w:sz w:val="13"/>
                <w:szCs w:val="13"/>
                <w:lang w:val="en-US"/>
              </w:rPr>
              <w:t>toxin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) (host cell lysis, hemolysis, growth adhesion and inflammation) associated with mostly severe and symptomatic UTIs.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B75C0E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5372C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67397F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2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90</w:t>
            </w:r>
          </w:p>
        </w:tc>
      </w:tr>
      <w:tr w:rsidR="00961888" w14:paraId="14A48F7F" w14:textId="77777777" w:rsidTr="00C12EA3">
        <w:trPr>
          <w:trHeight w:val="555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4D4F80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>vat</w:t>
            </w:r>
            <w:proofErr w:type="spellEnd"/>
            <w:r w:rsidRPr="00CF5517">
              <w:rPr>
                <w:rFonts w:ascii="Aptos Narrow" w:hAnsi="Aptos Narrow"/>
                <w:b/>
                <w:bCs/>
                <w:i/>
                <w:iCs/>
                <w:color w:val="000000"/>
                <w:sz w:val="13"/>
                <w:szCs w:val="13"/>
              </w:rPr>
              <w:t xml:space="preserve"> 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EFC60E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Vacuolating autotransporter </w:t>
            </w:r>
            <w:r w:rsidRPr="0096301B">
              <w:rPr>
                <w:rFonts w:ascii="Aptos Narrow" w:hAnsi="Aptos Narrow"/>
                <w:b/>
                <w:bCs/>
                <w:color w:val="000000"/>
                <w:sz w:val="13"/>
                <w:szCs w:val="13"/>
                <w:lang w:val="en-US"/>
              </w:rPr>
              <w:t>toxin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 xml:space="preserve"> (vat or </w:t>
            </w:r>
            <w:proofErr w:type="spellStart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vactox</w:t>
            </w:r>
            <w:proofErr w:type="spellEnd"/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) (cytotoxic effect on bladder and kidney endothelial tissue) associated with mostly pyelonephritis.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8DD7C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9C058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2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8DA94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7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9</w:t>
            </w:r>
          </w:p>
        </w:tc>
      </w:tr>
      <w:tr w:rsidR="00961888" w14:paraId="5A216E79" w14:textId="77777777" w:rsidTr="00C12EA3">
        <w:trPr>
          <w:trHeight w:val="704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21A82C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i/>
                <w:iCs/>
                <w:color w:val="000000"/>
                <w:sz w:val="13"/>
                <w:szCs w:val="13"/>
              </w:rPr>
              <w:lastRenderedPageBreak/>
              <w:t>tcpC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3D59D5" w14:textId="77777777" w:rsidR="00961888" w:rsidRPr="0096301B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</w:pP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Toll/interleukin receptor domain containing protein (</w:t>
            </w:r>
            <w:r w:rsidRPr="0096301B">
              <w:rPr>
                <w:rFonts w:ascii="Aptos Narrow" w:hAnsi="Aptos Narrow"/>
                <w:b/>
                <w:bCs/>
                <w:color w:val="000000"/>
                <w:sz w:val="13"/>
                <w:szCs w:val="13"/>
                <w:lang w:val="en-US"/>
              </w:rPr>
              <w:t>toxin</w:t>
            </w:r>
            <w:r w:rsidRPr="0096301B">
              <w:rPr>
                <w:rFonts w:ascii="Aptos Narrow" w:hAnsi="Aptos Narrow"/>
                <w:color w:val="000000"/>
                <w:sz w:val="13"/>
                <w:szCs w:val="13"/>
                <w:lang w:val="en-US"/>
              </w:rPr>
              <w:t>) (bacterial survival, human avoidance system, cytopathic effect on kidney) associated with mostly pyelonephritis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ABFC8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UPEC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045B3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3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2CAE2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4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35</w:t>
            </w:r>
          </w:p>
        </w:tc>
      </w:tr>
      <w:tr w:rsidR="00961888" w14:paraId="199B18D2" w14:textId="77777777" w:rsidTr="00C12EA3">
        <w:trPr>
          <w:trHeight w:val="30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97F83D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papG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-III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1B25AA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8094A4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?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D34607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3223F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.4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5</w:t>
            </w:r>
          </w:p>
        </w:tc>
      </w:tr>
      <w:tr w:rsidR="00961888" w14:paraId="628CFB31" w14:textId="77777777" w:rsidTr="00C12EA3">
        <w:trPr>
          <w:trHeight w:val="300"/>
        </w:trPr>
        <w:tc>
          <w:tcPr>
            <w:tcW w:w="704" w:type="dxa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13F273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b/>
                <w:bCs/>
                <w:color w:val="000000"/>
                <w:sz w:val="13"/>
                <w:szCs w:val="13"/>
              </w:rPr>
              <w:t>cm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490E88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proofErr w:type="spellStart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Colicin</w:t>
            </w:r>
            <w:proofErr w:type="spellEnd"/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 xml:space="preserve"> M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BF2856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?</w:t>
            </w:r>
          </w:p>
        </w:tc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7B362B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3</w:t>
            </w:r>
          </w:p>
        </w:tc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DA0209" w14:textId="77777777" w:rsidR="00961888" w:rsidRPr="00CF5517" w:rsidRDefault="00961888" w:rsidP="00C4036B">
            <w:pPr>
              <w:jc w:val="center"/>
              <w:rPr>
                <w:rFonts w:ascii="Aptos Narrow" w:hAnsi="Aptos Narrow"/>
                <w:color w:val="000000"/>
                <w:sz w:val="13"/>
                <w:szCs w:val="13"/>
              </w:rPr>
            </w:pPr>
            <w:r w:rsidRPr="00CF5517">
              <w:rPr>
                <w:rFonts w:ascii="Aptos Narrow" w:hAnsi="Aptos Narrow"/>
                <w:color w:val="000000"/>
                <w:sz w:val="13"/>
                <w:szCs w:val="13"/>
              </w:rPr>
              <w:t>18.</w:t>
            </w:r>
            <w:r>
              <w:rPr>
                <w:rFonts w:ascii="Aptos Narrow" w:hAnsi="Aptos Narrow"/>
                <w:color w:val="000000"/>
                <w:sz w:val="13"/>
                <w:szCs w:val="13"/>
              </w:rPr>
              <w:t>84</w:t>
            </w:r>
          </w:p>
        </w:tc>
      </w:tr>
    </w:tbl>
    <w:p w14:paraId="558D8488" w14:textId="77777777" w:rsidR="00961888" w:rsidRDefault="00961888" w:rsidP="00961888">
      <w:pPr>
        <w:jc w:val="both"/>
        <w:textAlignment w:val="baseline"/>
        <w:rPr>
          <w:rFonts w:ascii="Arial" w:hAnsi="Arial" w:cs="Arial"/>
          <w:color w:val="FF0000"/>
        </w:rPr>
      </w:pPr>
    </w:p>
    <w:p w14:paraId="59C68072" w14:textId="77777777" w:rsidR="00BA23D6" w:rsidRDefault="00BA23D6" w:rsidP="00961888">
      <w:pPr>
        <w:jc w:val="both"/>
        <w:textAlignment w:val="baseline"/>
        <w:rPr>
          <w:rFonts w:ascii="Arial" w:hAnsi="Arial" w:cs="Arial"/>
          <w:color w:val="FF0000"/>
        </w:rPr>
      </w:pPr>
    </w:p>
    <w:p w14:paraId="73AA95AA" w14:textId="77777777" w:rsidR="00BA23D6" w:rsidRDefault="00BA23D6" w:rsidP="00961888">
      <w:pPr>
        <w:jc w:val="both"/>
        <w:textAlignment w:val="baseline"/>
        <w:rPr>
          <w:rFonts w:ascii="Arial" w:hAnsi="Arial" w:cs="Arial"/>
          <w:color w:val="FF0000"/>
        </w:rPr>
      </w:pPr>
    </w:p>
    <w:p w14:paraId="19A745D4" w14:textId="77777777" w:rsidR="00BA23D6" w:rsidRDefault="00BA23D6" w:rsidP="00961888">
      <w:pPr>
        <w:jc w:val="both"/>
        <w:textAlignment w:val="baseline"/>
        <w:rPr>
          <w:rFonts w:ascii="Arial" w:hAnsi="Arial" w:cs="Arial"/>
          <w:color w:val="FF0000"/>
        </w:rPr>
      </w:pPr>
    </w:p>
    <w:p w14:paraId="235B9805" w14:textId="77777777" w:rsidR="00BA23D6" w:rsidRDefault="00BA23D6" w:rsidP="00961888">
      <w:pPr>
        <w:jc w:val="both"/>
        <w:textAlignment w:val="baseline"/>
        <w:rPr>
          <w:rFonts w:ascii="Arial" w:hAnsi="Arial" w:cs="Arial"/>
          <w:color w:val="FF0000"/>
        </w:rPr>
      </w:pPr>
    </w:p>
    <w:p w14:paraId="3CA5D249" w14:textId="4463CFBD" w:rsidR="007832F6" w:rsidRPr="007832F6" w:rsidRDefault="007832F6" w:rsidP="00961888">
      <w:pPr>
        <w:jc w:val="both"/>
        <w:textAlignment w:val="baseline"/>
        <w:rPr>
          <w:rFonts w:ascii="Arial" w:hAnsi="Arial" w:cs="Arial"/>
          <w:b/>
          <w:bCs/>
        </w:rPr>
      </w:pPr>
      <w:proofErr w:type="spellStart"/>
      <w:r w:rsidRPr="007832F6">
        <w:rPr>
          <w:rFonts w:ascii="Arial" w:hAnsi="Arial" w:cs="Arial"/>
          <w:b/>
          <w:bCs/>
        </w:rPr>
        <w:t>References</w:t>
      </w:r>
      <w:proofErr w:type="spellEnd"/>
      <w:r w:rsidRPr="007832F6">
        <w:rPr>
          <w:rFonts w:ascii="Arial" w:hAnsi="Arial" w:cs="Arial"/>
          <w:b/>
          <w:bCs/>
        </w:rPr>
        <w:t xml:space="preserve"> for </w:t>
      </w:r>
      <w:proofErr w:type="spellStart"/>
      <w:r w:rsidRPr="007832F6">
        <w:rPr>
          <w:rFonts w:ascii="Arial" w:hAnsi="Arial" w:cs="Arial"/>
          <w:b/>
          <w:bCs/>
        </w:rPr>
        <w:t>Supplementary</w:t>
      </w:r>
      <w:proofErr w:type="spellEnd"/>
      <w:r w:rsidRPr="007832F6">
        <w:rPr>
          <w:rFonts w:ascii="Arial" w:hAnsi="Arial" w:cs="Arial"/>
          <w:b/>
          <w:bCs/>
        </w:rPr>
        <w:t xml:space="preserve"> </w:t>
      </w:r>
      <w:proofErr w:type="spellStart"/>
      <w:r w:rsidRPr="007832F6">
        <w:rPr>
          <w:rFonts w:ascii="Arial" w:hAnsi="Arial" w:cs="Arial"/>
          <w:b/>
          <w:bCs/>
        </w:rPr>
        <w:t>tables</w:t>
      </w:r>
      <w:proofErr w:type="spellEnd"/>
    </w:p>
    <w:p w14:paraId="34558F51" w14:textId="77777777" w:rsidR="007832F6" w:rsidRDefault="007832F6" w:rsidP="00961888">
      <w:pPr>
        <w:jc w:val="both"/>
        <w:textAlignment w:val="baseline"/>
        <w:rPr>
          <w:rFonts w:ascii="Arial" w:hAnsi="Arial" w:cs="Arial"/>
        </w:rPr>
      </w:pPr>
    </w:p>
    <w:p w14:paraId="545562C4" w14:textId="15D6ED63" w:rsidR="007832F6" w:rsidRPr="007832F6" w:rsidRDefault="007832F6" w:rsidP="007832F6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7832F6">
        <w:rPr>
          <w:noProof/>
        </w:rPr>
        <w:t>1</w:t>
      </w:r>
      <w:r w:rsidRPr="007832F6">
        <w:rPr>
          <w:noProof/>
        </w:rPr>
        <w:tab/>
        <w:t>Boisen, N.</w:t>
      </w:r>
      <w:r w:rsidRPr="007832F6">
        <w:rPr>
          <w:i/>
          <w:noProof/>
        </w:rPr>
        <w:t xml:space="preserve"> et al.</w:t>
      </w:r>
      <w:r w:rsidRPr="007832F6">
        <w:rPr>
          <w:noProof/>
        </w:rPr>
        <w:t xml:space="preserve"> Redefining enteroaggregative Escherichia coli (EAEC): Genomic characterization of epidemiological EAEC strains. </w:t>
      </w:r>
      <w:r w:rsidRPr="007832F6">
        <w:rPr>
          <w:i/>
          <w:noProof/>
        </w:rPr>
        <w:t>PLoS Negl Trop Dis</w:t>
      </w:r>
      <w:r w:rsidRPr="007832F6">
        <w:rPr>
          <w:noProof/>
        </w:rPr>
        <w:t xml:space="preserve"> </w:t>
      </w:r>
      <w:r w:rsidRPr="007832F6">
        <w:rPr>
          <w:b/>
          <w:noProof/>
        </w:rPr>
        <w:t>14</w:t>
      </w:r>
      <w:r w:rsidRPr="007832F6">
        <w:rPr>
          <w:noProof/>
        </w:rPr>
        <w:t xml:space="preserve">, e0008613 (2020). </w:t>
      </w:r>
      <w:hyperlink r:id="rId5" w:history="1">
        <w:r w:rsidRPr="007832F6">
          <w:rPr>
            <w:rStyle w:val="Hyperlink"/>
            <w:noProof/>
          </w:rPr>
          <w:t>https://doi.org/10.1371/journal.pntd.0008613</w:t>
        </w:r>
      </w:hyperlink>
    </w:p>
    <w:p w14:paraId="2297A79D" w14:textId="73797F38" w:rsidR="007832F6" w:rsidRPr="007832F6" w:rsidRDefault="007832F6" w:rsidP="007832F6">
      <w:pPr>
        <w:pStyle w:val="EndNoteBibliography"/>
        <w:ind w:left="720" w:hanging="720"/>
        <w:rPr>
          <w:noProof/>
        </w:rPr>
      </w:pPr>
      <w:r w:rsidRPr="007832F6">
        <w:rPr>
          <w:noProof/>
        </w:rPr>
        <w:t>2</w:t>
      </w:r>
      <w:r w:rsidRPr="007832F6">
        <w:rPr>
          <w:noProof/>
        </w:rPr>
        <w:tab/>
        <w:t>Paramita, R. I.</w:t>
      </w:r>
      <w:r w:rsidRPr="007832F6">
        <w:rPr>
          <w:i/>
          <w:noProof/>
        </w:rPr>
        <w:t xml:space="preserve"> et al.</w:t>
      </w:r>
      <w:r w:rsidRPr="007832F6">
        <w:rPr>
          <w:noProof/>
        </w:rPr>
        <w:t xml:space="preserve"> Genome-based characterization of Escherichia coli causing bloodstream infection through next-generation sequencing. </w:t>
      </w:r>
      <w:r w:rsidRPr="007832F6">
        <w:rPr>
          <w:i/>
          <w:noProof/>
        </w:rPr>
        <w:t>PLoS One</w:t>
      </w:r>
      <w:r w:rsidRPr="007832F6">
        <w:rPr>
          <w:noProof/>
        </w:rPr>
        <w:t xml:space="preserve"> </w:t>
      </w:r>
      <w:r w:rsidRPr="007832F6">
        <w:rPr>
          <w:b/>
          <w:noProof/>
        </w:rPr>
        <w:t>15</w:t>
      </w:r>
      <w:r w:rsidRPr="007832F6">
        <w:rPr>
          <w:noProof/>
        </w:rPr>
        <w:t xml:space="preserve">, e0244358 (2020). </w:t>
      </w:r>
      <w:hyperlink r:id="rId6" w:history="1">
        <w:r w:rsidRPr="007832F6">
          <w:rPr>
            <w:rStyle w:val="Hyperlink"/>
            <w:noProof/>
          </w:rPr>
          <w:t>https://doi.org/10.1371/journal.pone.0244358</w:t>
        </w:r>
      </w:hyperlink>
    </w:p>
    <w:p w14:paraId="147AFB2A" w14:textId="12CA052C" w:rsidR="007832F6" w:rsidRPr="007832F6" w:rsidRDefault="007832F6" w:rsidP="007832F6">
      <w:pPr>
        <w:pStyle w:val="EndNoteBibliography"/>
        <w:ind w:left="720" w:hanging="720"/>
        <w:rPr>
          <w:noProof/>
        </w:rPr>
      </w:pPr>
      <w:r w:rsidRPr="007832F6">
        <w:rPr>
          <w:noProof/>
        </w:rPr>
        <w:t>3</w:t>
      </w:r>
      <w:r w:rsidRPr="007832F6">
        <w:rPr>
          <w:noProof/>
        </w:rPr>
        <w:tab/>
        <w:t xml:space="preserve">Jahandeh, N., Ranjbar, R., Behzadi, P. &amp; Behzadi, E. Uropathogenic Escherichia coli virulence genes: invaluable approaches for designing DNA microarray probes. </w:t>
      </w:r>
      <w:r w:rsidRPr="007832F6">
        <w:rPr>
          <w:i/>
          <w:noProof/>
        </w:rPr>
        <w:t>Cent European J Urol</w:t>
      </w:r>
      <w:r w:rsidRPr="007832F6">
        <w:rPr>
          <w:noProof/>
        </w:rPr>
        <w:t xml:space="preserve"> </w:t>
      </w:r>
      <w:r w:rsidRPr="007832F6">
        <w:rPr>
          <w:b/>
          <w:noProof/>
        </w:rPr>
        <w:t>68</w:t>
      </w:r>
      <w:r w:rsidRPr="007832F6">
        <w:rPr>
          <w:noProof/>
        </w:rPr>
        <w:t xml:space="preserve">, 452-458 (2015). </w:t>
      </w:r>
      <w:hyperlink r:id="rId7" w:history="1">
        <w:r w:rsidRPr="007832F6">
          <w:rPr>
            <w:rStyle w:val="Hyperlink"/>
            <w:noProof/>
          </w:rPr>
          <w:t>https://doi.org/10.5173/ceju.2015.625</w:t>
        </w:r>
      </w:hyperlink>
    </w:p>
    <w:p w14:paraId="3122274E" w14:textId="12FD24D7" w:rsidR="00961888" w:rsidRDefault="007832F6" w:rsidP="00961888">
      <w:pPr>
        <w:jc w:val="both"/>
        <w:textAlignment w:val="baseline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9618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altName w:val="Symbol"/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Narrow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4A1C93"/>
    <w:multiLevelType w:val="multilevel"/>
    <w:tmpl w:val="EB84D2E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365142"/>
    <w:multiLevelType w:val="multilevel"/>
    <w:tmpl w:val="35EADF2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990007C"/>
    <w:multiLevelType w:val="hybridMultilevel"/>
    <w:tmpl w:val="9D08C11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22176C"/>
    <w:multiLevelType w:val="multilevel"/>
    <w:tmpl w:val="B9CA34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2"/>
      <w:numFmt w:val="bullet"/>
      <w:lvlText w:val="-"/>
      <w:lvlJc w:val="left"/>
      <w:pPr>
        <w:ind w:left="1440" w:hanging="360"/>
      </w:pPr>
      <w:rPr>
        <w:rFonts w:ascii="Arial" w:eastAsia="Times New Roman" w:hAnsi="Arial" w:cs="Arial" w:hint="default"/>
        <w:color w:val="000000"/>
        <w:u w:val="none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09A1E5D"/>
    <w:multiLevelType w:val="multilevel"/>
    <w:tmpl w:val="4C9C82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699123A"/>
    <w:multiLevelType w:val="hybridMultilevel"/>
    <w:tmpl w:val="A03E067A"/>
    <w:lvl w:ilvl="0" w:tplc="165E85E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C7665B"/>
    <w:multiLevelType w:val="multilevel"/>
    <w:tmpl w:val="4C9C82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3873ADB"/>
    <w:multiLevelType w:val="multilevel"/>
    <w:tmpl w:val="4C9C82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6473AF1"/>
    <w:multiLevelType w:val="hybridMultilevel"/>
    <w:tmpl w:val="03CC1AF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7AC215A"/>
    <w:multiLevelType w:val="hybridMultilevel"/>
    <w:tmpl w:val="6E42523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AF538A2"/>
    <w:multiLevelType w:val="multilevel"/>
    <w:tmpl w:val="B6902C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D7107F4"/>
    <w:multiLevelType w:val="multilevel"/>
    <w:tmpl w:val="A204E4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E3151CE"/>
    <w:multiLevelType w:val="multilevel"/>
    <w:tmpl w:val="2A2079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2EB16E2B"/>
    <w:multiLevelType w:val="multilevel"/>
    <w:tmpl w:val="5726C4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F9577A3"/>
    <w:multiLevelType w:val="multilevel"/>
    <w:tmpl w:val="4C9C82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9614705"/>
    <w:multiLevelType w:val="multilevel"/>
    <w:tmpl w:val="8B4A19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4D8E0145"/>
    <w:multiLevelType w:val="multilevel"/>
    <w:tmpl w:val="AF3AB3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5E3E3478"/>
    <w:multiLevelType w:val="multilevel"/>
    <w:tmpl w:val="4C9C82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F9E5C7F"/>
    <w:multiLevelType w:val="multilevel"/>
    <w:tmpl w:val="63A4F9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>
      <w:start w:val="5"/>
      <w:numFmt w:val="bullet"/>
      <w:lvlText w:val="-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num w:numId="1" w16cid:durableId="659578075">
    <w:abstractNumId w:val="18"/>
  </w:num>
  <w:num w:numId="2" w16cid:durableId="732503462">
    <w:abstractNumId w:val="0"/>
  </w:num>
  <w:num w:numId="3" w16cid:durableId="1207642546">
    <w:abstractNumId w:val="11"/>
  </w:num>
  <w:num w:numId="4" w16cid:durableId="27490789">
    <w:abstractNumId w:val="12"/>
  </w:num>
  <w:num w:numId="5" w16cid:durableId="1116174164">
    <w:abstractNumId w:val="3"/>
  </w:num>
  <w:num w:numId="6" w16cid:durableId="1264075747">
    <w:abstractNumId w:val="10"/>
  </w:num>
  <w:num w:numId="7" w16cid:durableId="322123872">
    <w:abstractNumId w:val="7"/>
  </w:num>
  <w:num w:numId="8" w16cid:durableId="38669701">
    <w:abstractNumId w:val="1"/>
  </w:num>
  <w:num w:numId="9" w16cid:durableId="1724063506">
    <w:abstractNumId w:val="15"/>
  </w:num>
  <w:num w:numId="10" w16cid:durableId="601381758">
    <w:abstractNumId w:val="13"/>
  </w:num>
  <w:num w:numId="11" w16cid:durableId="292713406">
    <w:abstractNumId w:val="16"/>
  </w:num>
  <w:num w:numId="12" w16cid:durableId="1912813250">
    <w:abstractNumId w:val="17"/>
  </w:num>
  <w:num w:numId="13" w16cid:durableId="335766009">
    <w:abstractNumId w:val="4"/>
  </w:num>
  <w:num w:numId="14" w16cid:durableId="1955286213">
    <w:abstractNumId w:val="6"/>
  </w:num>
  <w:num w:numId="15" w16cid:durableId="472674786">
    <w:abstractNumId w:val="14"/>
  </w:num>
  <w:num w:numId="16" w16cid:durableId="591939279">
    <w:abstractNumId w:val="8"/>
  </w:num>
  <w:num w:numId="17" w16cid:durableId="1566647925">
    <w:abstractNumId w:val="5"/>
  </w:num>
  <w:num w:numId="18" w16cid:durableId="282152675">
    <w:abstractNumId w:val="9"/>
  </w:num>
  <w:num w:numId="19" w16cid:durableId="48111805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9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20awexbz5zrpe0xdm5zdzq9f0twfevzx9e&quot;&gt;Stockholm&lt;record-ids&gt;&lt;item&gt;99&lt;/item&gt;&lt;item&gt;100&lt;/item&gt;&lt;item&gt;101&lt;/item&gt;&lt;/record-ids&gt;&lt;/item&gt;&lt;/Libraries&gt;"/>
  </w:docVars>
  <w:rsids>
    <w:rsidRoot w:val="00961888"/>
    <w:rsid w:val="00071C15"/>
    <w:rsid w:val="00112372"/>
    <w:rsid w:val="002255B1"/>
    <w:rsid w:val="002F2772"/>
    <w:rsid w:val="004C4364"/>
    <w:rsid w:val="004E5B25"/>
    <w:rsid w:val="00500684"/>
    <w:rsid w:val="00576735"/>
    <w:rsid w:val="00685834"/>
    <w:rsid w:val="007832F6"/>
    <w:rsid w:val="008F31C0"/>
    <w:rsid w:val="009228CF"/>
    <w:rsid w:val="00961888"/>
    <w:rsid w:val="009D060D"/>
    <w:rsid w:val="00AD6448"/>
    <w:rsid w:val="00BA23D6"/>
    <w:rsid w:val="00C12EA3"/>
    <w:rsid w:val="00C92413"/>
    <w:rsid w:val="00D31A3C"/>
    <w:rsid w:val="00E25157"/>
    <w:rsid w:val="00E34B38"/>
    <w:rsid w:val="00E94FCC"/>
    <w:rsid w:val="00EB5DA4"/>
    <w:rsid w:val="00F97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CF0516"/>
  <w15:chartTrackingRefBased/>
  <w15:docId w15:val="{1326B439-545E-1047-A025-13C0FCAD60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1888"/>
    <w:rPr>
      <w:rFonts w:ascii="Times New Roman" w:eastAsia="Times New Roman" w:hAnsi="Times New Roman" w:cs="Times New Roman"/>
      <w:kern w:val="0"/>
      <w:lang w:val="sv-SE" w:eastAsia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6188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618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6188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188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6188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6188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6188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188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188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1888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61888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61888"/>
    <w:rPr>
      <w:rFonts w:eastAsiaTheme="majorEastAsia" w:cstheme="majorBidi"/>
      <w:color w:val="0F4761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61888"/>
    <w:rPr>
      <w:rFonts w:eastAsiaTheme="majorEastAsia" w:cstheme="majorBidi"/>
      <w:i/>
      <w:iCs/>
      <w:color w:val="0F4761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61888"/>
    <w:rPr>
      <w:rFonts w:eastAsiaTheme="majorEastAsia" w:cstheme="majorBidi"/>
      <w:color w:val="0F4761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61888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61888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61888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61888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96188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1888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188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61888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96188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61888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uiPriority w:val="34"/>
    <w:qFormat/>
    <w:rsid w:val="0096188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6188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6188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61888"/>
    <w:rPr>
      <w:i/>
      <w:iCs/>
      <w:color w:val="0F4761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961888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961888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semiHidden/>
    <w:unhideWhenUsed/>
    <w:rsid w:val="009618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188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1888"/>
    <w:rPr>
      <w:rFonts w:ascii="Times New Roman" w:eastAsia="Times New Roman" w:hAnsi="Times New Roman" w:cs="Times New Roman"/>
      <w:kern w:val="0"/>
      <w:sz w:val="20"/>
      <w:szCs w:val="20"/>
      <w:lang w:val="sv-SE" w:eastAsia="en-GB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18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1888"/>
    <w:rPr>
      <w:rFonts w:ascii="Times New Roman" w:eastAsia="Times New Roman" w:hAnsi="Times New Roman" w:cs="Times New Roman"/>
      <w:b/>
      <w:bCs/>
      <w:kern w:val="0"/>
      <w:sz w:val="20"/>
      <w:szCs w:val="20"/>
      <w:lang w:val="sv-SE" w:eastAsia="en-GB"/>
      <w14:ligatures w14:val="none"/>
    </w:rPr>
  </w:style>
  <w:style w:type="character" w:styleId="Hyperlink">
    <w:name w:val="Hyperlink"/>
    <w:basedOn w:val="DefaultParagraphFont"/>
    <w:uiPriority w:val="99"/>
    <w:unhideWhenUsed/>
    <w:rsid w:val="0096188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61888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961888"/>
  </w:style>
  <w:style w:type="paragraph" w:styleId="Revision">
    <w:name w:val="Revision"/>
    <w:hidden/>
    <w:uiPriority w:val="99"/>
    <w:semiHidden/>
    <w:rsid w:val="00961888"/>
    <w:rPr>
      <w:rFonts w:ascii="Times New Roman" w:eastAsia="Times New Roman" w:hAnsi="Times New Roman" w:cs="Times New Roman"/>
      <w:kern w:val="0"/>
      <w:lang w:val="sv-SE" w:eastAsia="en-GB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961888"/>
    <w:rPr>
      <w:color w:val="96607D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832F6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32F6"/>
    <w:rPr>
      <w:rFonts w:ascii="Times New Roman" w:eastAsia="Times New Roman" w:hAnsi="Times New Roman" w:cs="Times New Roman"/>
      <w:kern w:val="0"/>
      <w:lang w:val="en-GB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832F6"/>
    <w:pPr>
      <w:jc w:val="both"/>
    </w:pPr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7832F6"/>
    <w:rPr>
      <w:rFonts w:ascii="Times New Roman" w:eastAsia="Times New Roman" w:hAnsi="Times New Roman" w:cs="Times New Roman"/>
      <w:kern w:val="0"/>
      <w:lang w:val="en-GB"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5173/ceju.2015.625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371/journal.pone.0244358" TargetMode="External"/><Relationship Id="rId5" Type="http://schemas.openxmlformats.org/officeDocument/2006/relationships/hyperlink" Target="https://doi.org/10.1371/journal.pntd.0008613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5</Pages>
  <Words>1990</Words>
  <Characters>11348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e Justh</dc:creator>
  <cp:keywords/>
  <dc:description/>
  <cp:lastModifiedBy>Annie Justh</cp:lastModifiedBy>
  <cp:revision>11</cp:revision>
  <dcterms:created xsi:type="dcterms:W3CDTF">2025-04-04T12:42:00Z</dcterms:created>
  <dcterms:modified xsi:type="dcterms:W3CDTF">2025-05-22T15:56:00Z</dcterms:modified>
</cp:coreProperties>
</file>